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0A6684" w14:textId="12082DF9" w:rsidR="00FD61F4" w:rsidRDefault="00FD61F4" w:rsidP="00FD61F4">
      <w:pPr>
        <w:spacing w:line="480" w:lineRule="auto"/>
        <w:ind w:hanging="9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</w:t>
      </w:r>
      <w:r w:rsidR="009D42B4">
        <w:rPr>
          <w:rFonts w:ascii="Times New Roman" w:hAnsi="Times New Roman" w:cs="Times New Roman"/>
          <w:b/>
        </w:rPr>
        <w:t>ry</w:t>
      </w:r>
      <w:r>
        <w:rPr>
          <w:rFonts w:ascii="Times New Roman" w:hAnsi="Times New Roman" w:cs="Times New Roman"/>
          <w:b/>
        </w:rPr>
        <w:t xml:space="preserve"> Table 1</w:t>
      </w:r>
      <w:r w:rsidRPr="00D419BD">
        <w:rPr>
          <w:rFonts w:ascii="Times New Roman" w:hAnsi="Times New Roman" w:cs="Times New Roman"/>
          <w:b/>
        </w:rPr>
        <w:t xml:space="preserve">. </w:t>
      </w:r>
      <w:r w:rsidRPr="00D419BD">
        <w:rPr>
          <w:rFonts w:ascii="Times New Roman" w:hAnsi="Times New Roman" w:cs="Times New Roman"/>
        </w:rPr>
        <w:t>Strains used in this work.</w:t>
      </w:r>
      <w:r w:rsidRPr="00CA4BA2">
        <w:rPr>
          <w:rFonts w:ascii="Times New Roman" w:hAnsi="Times New Roman" w:cs="Times New Roman"/>
          <w:b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9"/>
        <w:gridCol w:w="4765"/>
        <w:gridCol w:w="1670"/>
        <w:gridCol w:w="1123"/>
      </w:tblGrid>
      <w:tr w:rsidR="00FD61F4" w:rsidRPr="00464DB1" w14:paraId="1F724FEB" w14:textId="77777777" w:rsidTr="00A83912">
        <w:tc>
          <w:tcPr>
            <w:tcW w:w="11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BC155" w14:textId="77777777" w:rsidR="00FD61F4" w:rsidRPr="00464DB1" w:rsidRDefault="00FD61F4" w:rsidP="00FD61F4">
            <w:pPr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  <w:t>Strain</w:t>
            </w:r>
          </w:p>
        </w:tc>
        <w:tc>
          <w:tcPr>
            <w:tcW w:w="47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04808B" w14:textId="77777777" w:rsidR="00FD61F4" w:rsidRPr="00464DB1" w:rsidRDefault="00FD61F4" w:rsidP="00FD61F4">
            <w:pPr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  <w:t>Genotype</w:t>
            </w:r>
          </w:p>
        </w:tc>
        <w:tc>
          <w:tcPr>
            <w:tcW w:w="16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423D9" w14:textId="77777777" w:rsidR="00FD61F4" w:rsidRPr="00464DB1" w:rsidRDefault="00FD61F4" w:rsidP="00FD61F4">
            <w:pPr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  <w:t>Source/parent strains</w:t>
            </w:r>
          </w:p>
        </w:tc>
        <w:tc>
          <w:tcPr>
            <w:tcW w:w="11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A0087C" w14:textId="77777777" w:rsidR="00FD61F4" w:rsidRPr="00D25F31" w:rsidRDefault="00FD61F4" w:rsidP="00FD61F4">
            <w:pPr>
              <w:rPr>
                <w:rFonts w:ascii="Times New Roman" w:eastAsia="Times New Roman" w:hAnsi="Times New Roman" w:cs="Times New Roman"/>
                <w:b/>
                <w:color w:val="000000"/>
                <w:szCs w:val="22"/>
                <w:highlight w:val="yellow"/>
              </w:rPr>
            </w:pPr>
            <w:r w:rsidRPr="00FD61F4">
              <w:rPr>
                <w:rFonts w:ascii="Times New Roman" w:eastAsia="Times New Roman" w:hAnsi="Times New Roman" w:cs="Times New Roman"/>
                <w:b/>
                <w:color w:val="000000"/>
                <w:szCs w:val="22"/>
              </w:rPr>
              <w:t>Relevant Figures</w:t>
            </w:r>
          </w:p>
        </w:tc>
      </w:tr>
      <w:tr w:rsidR="00FD61F4" w14:paraId="5628CADB" w14:textId="77777777" w:rsidTr="009C359A">
        <w:tc>
          <w:tcPr>
            <w:tcW w:w="1109" w:type="dxa"/>
            <w:tcBorders>
              <w:top w:val="single" w:sz="4" w:space="0" w:color="auto"/>
            </w:tcBorders>
          </w:tcPr>
          <w:p w14:paraId="7F70C029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T</w:t>
            </w:r>
          </w:p>
        </w:tc>
        <w:tc>
          <w:tcPr>
            <w:tcW w:w="4765" w:type="dxa"/>
            <w:tcBorders>
              <w:top w:val="single" w:sz="4" w:space="0" w:color="auto"/>
            </w:tcBorders>
          </w:tcPr>
          <w:p w14:paraId="2388E446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N2 (Bristol)</w:t>
            </w:r>
          </w:p>
        </w:tc>
        <w:tc>
          <w:tcPr>
            <w:tcW w:w="1670" w:type="dxa"/>
            <w:tcBorders>
              <w:top w:val="single" w:sz="4" w:space="0" w:color="auto"/>
            </w:tcBorders>
          </w:tcPr>
          <w:p w14:paraId="55AA232D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GC</w:t>
            </w:r>
          </w:p>
        </w:tc>
        <w:tc>
          <w:tcPr>
            <w:tcW w:w="1123" w:type="dxa"/>
            <w:tcBorders>
              <w:top w:val="single" w:sz="4" w:space="0" w:color="auto"/>
            </w:tcBorders>
          </w:tcPr>
          <w:p w14:paraId="7A1448FD" w14:textId="77777777" w:rsidR="00FD61F4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1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B, 1C, 1D, </w:t>
            </w:r>
            <w:r w:rsidR="009A732C">
              <w:rPr>
                <w:rFonts w:ascii="Times New Roman" w:hAnsi="Times New Roman" w:cs="Times New Roman"/>
                <w:sz w:val="22"/>
                <w:szCs w:val="22"/>
              </w:rPr>
              <w:t xml:space="preserve">2A, 2B, 3F, 3G, 3H, 3I, 4A, 4D, 4E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S1-1A, S1-1B, S1-1C</w:t>
            </w:r>
            <w:r w:rsidR="009A732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</w:p>
          <w:p w14:paraId="6A41F6E9" w14:textId="6479AA79" w:rsidR="009A732C" w:rsidRDefault="009A732C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B, S2C</w:t>
            </w:r>
            <w:r w:rsidR="00F27A40">
              <w:rPr>
                <w:rFonts w:ascii="Times New Roman" w:hAnsi="Times New Roman" w:cs="Times New Roman"/>
                <w:sz w:val="22"/>
                <w:szCs w:val="22"/>
              </w:rPr>
              <w:t>,</w:t>
            </w:r>
          </w:p>
          <w:p w14:paraId="2A8DDE51" w14:textId="0FDD1BAF" w:rsidR="00F27A40" w:rsidRDefault="00F27A40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3E, S3F,</w:t>
            </w:r>
          </w:p>
          <w:p w14:paraId="3A416B79" w14:textId="77777777" w:rsidR="009A732C" w:rsidRDefault="009A732C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4-2A,</w:t>
            </w:r>
          </w:p>
          <w:p w14:paraId="7B1455B4" w14:textId="5A0C91B9" w:rsidR="009A732C" w:rsidRPr="00464DB1" w:rsidRDefault="009A732C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4-2C, S4-2D</w:t>
            </w:r>
          </w:p>
        </w:tc>
      </w:tr>
      <w:tr w:rsidR="00FD61F4" w14:paraId="49CA434D" w14:textId="77777777" w:rsidTr="00EF2053">
        <w:tc>
          <w:tcPr>
            <w:tcW w:w="1109" w:type="dxa"/>
          </w:tcPr>
          <w:p w14:paraId="75FB261F" w14:textId="77777777" w:rsidR="00FD61F4" w:rsidRDefault="00FD61F4" w:rsidP="00EF2053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CR3055</w:t>
            </w:r>
          </w:p>
          <w:p w14:paraId="3EF2690D" w14:textId="77777777" w:rsidR="00FD61F4" w:rsidRPr="00464DB1" w:rsidRDefault="00FD61F4" w:rsidP="00EF205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74B4DFE0" w14:textId="77777777" w:rsidR="00FD61F4" w:rsidRPr="00464DB1" w:rsidRDefault="00FD61F4" w:rsidP="00EF205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wyIs629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y-8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aMP6s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y-8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Cherry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59FD9181" w14:textId="7E6EA3C2" w:rsidR="00FD61F4" w:rsidRPr="00251736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IYXdrPC9BdXRob3I+PFllYXI+MjAxODwvWWVhcj48UmVj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</w:fldData>
              </w:fldCha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IYXdrPC9BdXRob3I+PFllYXI+MjAxODwvWWVhcj48UmVj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</w:fldData>
              </w:fldCha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(Hawk et al., 2018)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6FC3E8E3" w14:textId="77777777" w:rsidR="00FD61F4" w:rsidRPr="00464DB1" w:rsidRDefault="00FD61F4" w:rsidP="00EF205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E</w:t>
            </w:r>
          </w:p>
        </w:tc>
      </w:tr>
      <w:tr w:rsidR="00FD61F4" w14:paraId="55F9C7DB" w14:textId="77777777" w:rsidTr="009C359A">
        <w:tc>
          <w:tcPr>
            <w:tcW w:w="1109" w:type="dxa"/>
          </w:tcPr>
          <w:p w14:paraId="6F84BE1B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CR3056</w:t>
            </w:r>
          </w:p>
          <w:p w14:paraId="527E098B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4840FD86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olaIs17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od-1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aMP6s + ttx-3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Cherry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dsRed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04AEA54" w14:textId="01455A3F" w:rsidR="00FD61F4" w:rsidRPr="00251736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IYXdrPC9BdXRob3I+PFllYXI+MjAxODwvWWVhcj48UmVj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</w:fldData>
              </w:fldCha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IYXdrPC9BdXRob3I+PFllYXI+MjAxODwvWWVhcj48UmVj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</w:fldData>
              </w:fldCha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(Hawk et al., 2018)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550C5A87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F, 1G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S1-2A, S1-2B</w:t>
            </w:r>
          </w:p>
        </w:tc>
      </w:tr>
      <w:tr w:rsidR="00FD61F4" w14:paraId="7AF9045B" w14:textId="77777777" w:rsidTr="009C359A">
        <w:tc>
          <w:tcPr>
            <w:tcW w:w="1109" w:type="dxa"/>
          </w:tcPr>
          <w:p w14:paraId="6A750A7A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Y12205</w:t>
            </w:r>
          </w:p>
          <w:p w14:paraId="271FD612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0B642BA9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oyEx657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odr-1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HisCl1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SL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Cherry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1CEBB1F0" w14:textId="77777777" w:rsidR="00FD61F4" w:rsidRPr="00251736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51736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his paper</w:t>
            </w:r>
          </w:p>
        </w:tc>
        <w:tc>
          <w:tcPr>
            <w:tcW w:w="1123" w:type="dxa"/>
          </w:tcPr>
          <w:p w14:paraId="1915F8DD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A, S2A, S2B</w:t>
            </w:r>
          </w:p>
        </w:tc>
      </w:tr>
      <w:tr w:rsidR="00FD61F4" w14:paraId="76C69A7D" w14:textId="77777777" w:rsidTr="00484AD4">
        <w:tc>
          <w:tcPr>
            <w:tcW w:w="1109" w:type="dxa"/>
          </w:tcPr>
          <w:p w14:paraId="3E29219A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sz w:val="22"/>
                <w:szCs w:val="22"/>
              </w:rPr>
              <w:t>SWF147</w:t>
            </w:r>
          </w:p>
          <w:p w14:paraId="4AFAE53D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16393C44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936117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flvEx76</w:t>
            </w:r>
            <w:proofErr w:type="gramEnd"/>
            <w:r w:rsidRPr="00936117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936117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ceh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-36(prom3)</w:t>
            </w:r>
            <w:r w:rsidRPr="00464DB1">
              <w:rPr>
                <w:rFonts w:ascii="Times New Roman" w:eastAsia="Times New Roman" w:hAnsi="Times New Roman" w:cs="Times New Roman"/>
                <w:iCs/>
                <w:color w:val="000000"/>
                <w:sz w:val="22"/>
                <w:szCs w:val="22"/>
              </w:rPr>
              <w:t>p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tACR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T2A</w:t>
            </w:r>
            <w:r w:rsidRPr="007A1875">
              <w:rPr>
                <w:rFonts w:ascii="Times New Roman" w:eastAsia="Times New Roman" w:hAnsi="Times New Roman" w:cs="Times New Roman"/>
                <w:iCs/>
                <w:color w:val="000000"/>
                <w:sz w:val="22"/>
                <w:szCs w:val="22"/>
              </w:rPr>
              <w:t>:</w:t>
            </w:r>
            <w:r w:rsidRPr="007A1875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yo-3</w:t>
            </w:r>
            <w:r w:rsidRPr="00464DB1">
              <w:rPr>
                <w:rFonts w:ascii="Times New Roman" w:eastAsia="Times New Roman" w:hAnsi="Times New Roman" w:cs="Times New Roman"/>
                <w:iCs/>
                <w:color w:val="000000"/>
                <w:sz w:val="22"/>
                <w:szCs w:val="22"/>
              </w:rPr>
              <w:t>p</w:t>
            </w:r>
            <w:r w:rsidRPr="00314780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Cherry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2CC9ADC8" w14:textId="77777777" w:rsidR="00FD61F4" w:rsidRPr="00251736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51736">
              <w:rPr>
                <w:rFonts w:ascii="Times New Roman" w:eastAsia="Times New Roman" w:hAnsi="Times New Roman" w:cs="Times New Roman"/>
                <w:sz w:val="22"/>
                <w:szCs w:val="22"/>
              </w:rPr>
              <w:t>Gift from Steven Flavell</w:t>
            </w:r>
          </w:p>
        </w:tc>
        <w:tc>
          <w:tcPr>
            <w:tcW w:w="1123" w:type="dxa"/>
          </w:tcPr>
          <w:p w14:paraId="501CAA85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sz w:val="22"/>
                <w:szCs w:val="22"/>
              </w:rPr>
              <w:t>2B</w:t>
            </w:r>
          </w:p>
        </w:tc>
      </w:tr>
      <w:tr w:rsidR="00FD61F4" w14:paraId="1EC82FA9" w14:textId="77777777" w:rsidTr="009C359A">
        <w:tc>
          <w:tcPr>
            <w:tcW w:w="1109" w:type="dxa"/>
          </w:tcPr>
          <w:p w14:paraId="3C219603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Y11012</w:t>
            </w:r>
          </w:p>
          <w:p w14:paraId="6F84BA71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</w:p>
          <w:p w14:paraId="51F17A95" w14:textId="77777777" w:rsidR="00FD61F4" w:rsidRPr="00485777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4765" w:type="dxa"/>
          </w:tcPr>
          <w:p w14:paraId="37F897F2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oyEx658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odr-1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aMP3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srsx-3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Scarlet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dsRed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  <w:p w14:paraId="56E9F561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70" w:type="dxa"/>
          </w:tcPr>
          <w:p w14:paraId="68777B9A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251736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his paper</w:t>
            </w:r>
          </w:p>
          <w:p w14:paraId="4ACDBC54" w14:textId="77777777" w:rsidR="00FD61F4" w:rsidRPr="00251736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23" w:type="dxa"/>
          </w:tcPr>
          <w:p w14:paraId="51BEC63F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2C, 2D, 4F, 4H, 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2D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S2E, S4-2E</w:t>
            </w:r>
          </w:p>
        </w:tc>
      </w:tr>
      <w:tr w:rsidR="00FD61F4" w14:paraId="5E74CE2F" w14:textId="77777777" w:rsidTr="009C359A">
        <w:tc>
          <w:tcPr>
            <w:tcW w:w="1109" w:type="dxa"/>
          </w:tcPr>
          <w:p w14:paraId="00D938E5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X15257</w:t>
            </w:r>
          </w:p>
          <w:p w14:paraId="28685C25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</w:p>
          <w:p w14:paraId="46A3BEB3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12D7B468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kyEx5128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y-28d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CaMP5A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dsRed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  <w:p w14:paraId="7830ADA1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70" w:type="dxa"/>
          </w:tcPr>
          <w:p w14:paraId="7E81EE00" w14:textId="6B3431A6" w:rsidR="00FD61F4" w:rsidRDefault="00584697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Larsch&lt;/Author&gt;&lt;Year&gt;2015&lt;/Year&gt;&lt;RecNum&gt;8693&lt;/RecNum&gt;&lt;DisplayText&gt;(Larsch et al., 2015)&lt;/DisplayText&gt;&lt;record&gt;&lt;rec-number&gt;8693&lt;/rec-number&gt;&lt;foreign-keys&gt;&lt;key app="EN" db-id="s52taptduvfv9xepaezxsdvj2w9af0fas2xx" timestamp="1457046195"&gt;8693&lt;/key&gt;&lt;/foreign-keys&gt;&lt;ref-type name="Journal Article"&gt;17&lt;/ref-type&gt;&lt;contributors&gt;&lt;authors&gt;&lt;author&gt;Larsch, J.&lt;/author&gt;&lt;author&gt;Flavell, S. W.&lt;/author&gt;&lt;author&gt;Liu, Q.&lt;/author&gt;&lt;author&gt;Gordus, A.&lt;/author&gt;&lt;author&gt;Albrecht, D. R.&lt;/author&gt;&lt;author&gt;Bargmann, C. I.&lt;/author&gt;&lt;/authors&gt;&lt;/contributors&gt;&lt;auth-address&gt;Howard Hughes Medical Institute, Lulu and Anthony Wang Laboratory of Neural Circuits and Behavior, The Rockefeller University, New York, NY 10065, USA.&amp;#xD;Howard Hughes Medical Institute, Lulu and Anthony Wang Laboratory of Neural Circuits and Behavior, The Rockefeller University, New York, NY 10065, USA. Electronic address: cori@rockefeller.edu.&lt;/auth-address&gt;&lt;titles&gt;&lt;title&gt;&lt;style face="normal" font="default" size="100%"&gt;A circuit for gradient climbing in &lt;/style&gt;&lt;style face="italic" font="default" size="100%"&gt;C. elegans &lt;/style&gt;&lt;style face="normal" font="default" size="100%"&gt;chemotaxis&lt;/style&gt;&lt;/title&gt;&lt;secondary-title&gt;Cell Rep&lt;/secondary-title&gt;&lt;alt-title&gt;Cell reports&lt;/alt-title&gt;&lt;/titles&gt;&lt;periodical&gt;&lt;full-title&gt;Cell Rep&lt;/full-title&gt;&lt;abbr-1&gt;Cell reports&lt;/abbr-1&gt;&lt;/periodical&gt;&lt;alt-periodical&gt;&lt;full-title&gt;Cell Rep&lt;/full-title&gt;&lt;abbr-1&gt;Cell reports&lt;/abbr-1&gt;&lt;/alt-periodical&gt;&lt;pages&gt;1748-60&lt;/pages&gt;&lt;volume&gt;12&lt;/volume&gt;&lt;number&gt;11&lt;/number&gt;&lt;dates&gt;&lt;year&gt;2015&lt;/year&gt;&lt;pub-dates&gt;&lt;date&gt;Sep 22&lt;/date&gt;&lt;/pub-dates&gt;&lt;/dates&gt;&lt;isbn&gt;2211-1247 (Electronic)&lt;/isbn&gt;&lt;accession-num&gt;26365196&lt;/accession-num&gt;&lt;urls&gt;&lt;related-urls&gt;&lt;url&gt;http://www.ncbi.nlm.nih.gov/pubmed/26365196&lt;/url&gt;&lt;/related-urls&gt;&lt;/urls&gt;&lt;electronic-resource-num&gt;10.1016/j.celrep.2015.08.032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(Larsch et al., 2015)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  <w:p w14:paraId="59946139" w14:textId="77777777" w:rsidR="00FD61F4" w:rsidRPr="00251736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23" w:type="dxa"/>
          </w:tcPr>
          <w:p w14:paraId="2C629EDA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B, 3C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4G, 4H, S3B, S3C, S4-2F</w:t>
            </w:r>
            <w:r w:rsidDel="00335D2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</w:p>
        </w:tc>
      </w:tr>
      <w:tr w:rsidR="00FD61F4" w14:paraId="7F6D292E" w14:textId="77777777" w:rsidTr="009C359A">
        <w:tc>
          <w:tcPr>
            <w:tcW w:w="1109" w:type="dxa"/>
          </w:tcPr>
          <w:p w14:paraId="4216DBBB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ZC2467</w:t>
            </w:r>
          </w:p>
          <w:p w14:paraId="01F87C0A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0E14EAFD" w14:textId="0B3BC99C" w:rsidR="00FD61F4" w:rsidRPr="00EF2053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proofErr w:type="gramStart"/>
            <w:r w:rsidRPr="00464DB1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yxEx1364</w:t>
            </w:r>
            <w:proofErr w:type="gram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[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ser-2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(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2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)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r w:rsidR="001E1E07"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F</w:t>
            </w:r>
            <w:r w:rsidR="001E1E07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RT</w:t>
            </w:r>
            <w:r w:rsidR="001E1E07"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="001E1E07" w:rsidRPr="00D25F31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TOP</w:t>
            </w:r>
            <w:r w:rsidR="001E1E07" w:rsidRPr="00314780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="001E1E07" w:rsidRPr="00D25F31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FRT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::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GCaMP6s 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odr-2b(3a)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nFLP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+ </w:t>
            </w:r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nc-122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::</w:t>
            </w:r>
            <w:proofErr w:type="spellStart"/>
            <w:r w:rsidRPr="00464DB1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dsRed</w:t>
            </w:r>
            <w:proofErr w:type="spellEnd"/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5387A05C" w14:textId="77777777" w:rsidR="00FD61F4" w:rsidRPr="00251736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51736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his paper</w:t>
            </w:r>
          </w:p>
        </w:tc>
        <w:tc>
          <w:tcPr>
            <w:tcW w:w="1123" w:type="dxa"/>
          </w:tcPr>
          <w:p w14:paraId="151FC8F5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D, 3E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S3D</w:t>
            </w:r>
          </w:p>
        </w:tc>
      </w:tr>
      <w:tr w:rsidR="00FD61F4" w14:paraId="7550FF24" w14:textId="77777777" w:rsidTr="009C359A">
        <w:tc>
          <w:tcPr>
            <w:tcW w:w="1109" w:type="dxa"/>
          </w:tcPr>
          <w:p w14:paraId="19D1C32C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15261</w:t>
            </w:r>
          </w:p>
          <w:p w14:paraId="1F393365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665534CF" w14:textId="5C8BA2A8" w:rsidR="00FD61F4" w:rsidRPr="00EF2053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Is617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HisCl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yo-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6DD7E5CD" w14:textId="0C024A79" w:rsidR="00FD61F4" w:rsidRPr="007F1B4D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Cho&lt;/Author&gt;&lt;Year&gt;2016&lt;/Year&gt;&lt;RecNum&gt;9032&lt;/RecNum&gt;&lt;DisplayText&gt;(Cho et al., 2016)&lt;/DisplayText&gt;&lt;record&gt;&lt;rec-number&gt;9032&lt;/rec-number&gt;&lt;foreign-keys&gt;&lt;key app="EN" db-id="s52taptduvfv9xepaezxsdvj2w9af0fas2xx" timestamp="1468338859"&gt;9032&lt;/key&gt;&lt;/foreign-keys&gt;&lt;ref-type name="Journal Article"&gt;17&lt;/ref-type&gt;&lt;contributors&gt;&lt;authors&gt;&lt;author&gt;Cho, C. E.&lt;/author&gt;&lt;author&gt;Brueggemann, C.&lt;/author&gt;&lt;author&gt;L&amp;apos;Etoile, N. D.&lt;/author&gt;&lt;author&gt;Bargmann, C. I.&lt;/author&gt;&lt;/authors&gt;&lt;/contributors&gt;&lt;auth-address&gt;Lulu and Anthony Wang Laboratory of Neural Circuits and Behavior, Howard Hughes Medical Institute, The Rockefeller University, New York, United States.&amp;#xD;Departments of Cell and Tissue Biology and Medicine, University of California, San Francisco, United States.&lt;/auth-address&gt;&lt;titles&gt;&lt;title&gt;&lt;style face="normal" font="default" size="100%"&gt;Parallel encoding of sensory history and behavioral preference during &lt;/style&gt;&lt;style face="italic" font="default" size="100%"&gt;Caenorhabditis elegans &lt;/style&gt;&lt;style face="normal" font="default" size="100%"&gt;olfactory learning&lt;/style&gt;&lt;/title&gt;&lt;secondary-title&gt;Elife&lt;/secondary-title&gt;&lt;alt-title&gt;eLife&lt;/alt-title&gt;&lt;/titles&gt;&lt;periodical&gt;&lt;full-title&gt;eLife&lt;/full-title&gt;&lt;/periodical&gt;&lt;alt-periodical&gt;&lt;full-title&gt;eLife&lt;/full-title&gt;&lt;/alt-periodical&gt;&lt;pages&gt;e14000&lt;/pages&gt;&lt;volume&gt;5&lt;/volume&gt;&lt;dates&gt;&lt;year&gt;2016&lt;/year&gt;&lt;/dates&gt;&lt;isbn&gt;2050-084X (Electronic)&amp;#xD;2050-084X (Linking)&lt;/isbn&gt;&lt;accession-num&gt;27383131&lt;/accession-num&gt;&lt;urls&gt;&lt;related-urls&gt;&lt;url&gt;http://www.ncbi.nlm.nih.gov/pubmed/27383131&lt;/url&gt;&lt;/related-urls&gt;&lt;/urls&gt;&lt;custom2&gt;4935464&lt;/custom2&gt;&lt;electronic-resource-num&gt;10.7554/eLife.14000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Cho et al., 2016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0E97EC4D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F</w:t>
            </w:r>
          </w:p>
        </w:tc>
      </w:tr>
      <w:tr w:rsidR="00FD61F4" w14:paraId="7482FCCE" w14:textId="77777777" w:rsidTr="009C359A">
        <w:tc>
          <w:tcPr>
            <w:tcW w:w="1109" w:type="dxa"/>
          </w:tcPr>
          <w:p w14:paraId="3F58F89F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6</w:t>
            </w:r>
          </w:p>
          <w:p w14:paraId="5346BF02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5C1A81FF" w14:textId="77777777" w:rsidR="00FD61F4" w:rsidRPr="007E143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7FF9FE68" w14:textId="05ED2232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59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er-2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2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F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RT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D25F31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TOP</w:t>
            </w:r>
            <w:r w:rsidRPr="00314780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D25F31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FRT</w:t>
            </w:r>
            <w:r w:rsidR="002F47E0" w:rsidRPr="00314780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HisCl1</w:t>
            </w:r>
            <w:r w:rsidRPr="007A1875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A1875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dr-2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b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(3a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FL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34A1D5C4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This paper</w:t>
            </w:r>
          </w:p>
        </w:tc>
        <w:tc>
          <w:tcPr>
            <w:tcW w:w="1123" w:type="dxa"/>
          </w:tcPr>
          <w:p w14:paraId="3F928EF4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G, S3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</w:t>
            </w:r>
          </w:p>
        </w:tc>
      </w:tr>
      <w:tr w:rsidR="00FD61F4" w14:paraId="1C6B3510" w14:textId="77777777" w:rsidTr="009C359A">
        <w:tc>
          <w:tcPr>
            <w:tcW w:w="1109" w:type="dxa"/>
          </w:tcPr>
          <w:p w14:paraId="602966B1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17432</w:t>
            </w:r>
          </w:p>
          <w:p w14:paraId="2F5577E2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72D660E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25513CBD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6105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1(s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Chrimson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elt-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]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512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GCaMP5A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3893F401" w14:textId="09F14B44" w:rsidR="00FD61F4" w:rsidRDefault="00584697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b3Blei1DcnV6PC9BdXRob3I+PFllYXI+MjAxOTwvWWVh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b3Blei1DcnV6PC9BdXRob3I+PFllYXI+MjAxOTwvWWVh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Lopez-Cruz et al., 2019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  <w:p w14:paraId="0F7857F0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23" w:type="dxa"/>
          </w:tcPr>
          <w:p w14:paraId="16D249F0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H</w:t>
            </w:r>
          </w:p>
        </w:tc>
      </w:tr>
      <w:tr w:rsidR="00FD61F4" w14:paraId="3FE5CFC8" w14:textId="77777777" w:rsidTr="009C359A">
        <w:tc>
          <w:tcPr>
            <w:tcW w:w="1109" w:type="dxa"/>
          </w:tcPr>
          <w:p w14:paraId="57DF551E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17524</w:t>
            </w:r>
          </w:p>
          <w:p w14:paraId="2DD1437B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0B80310F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4FE6BEA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lastRenderedPageBreak/>
              <w:t>kySi77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FRT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before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eat-4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start codon]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Si7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let-858UTR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FRT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after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eat-4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stop codon]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lastRenderedPageBreak/>
              <w:t xml:space="preserve">III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614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dr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FL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622CDAF7" w14:textId="26E777D5" w:rsidR="00FD61F4" w:rsidRPr="007F1B4D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lastRenderedPageBreak/>
              <w:fldChar w:fldCharType="begin">
                <w:fldData xml:space="preserve">PEVuZE5vdGU+PENpdGU+PEF1dGhvcj5Mb3Blei1DcnV6PC9BdXRob3I+PFllYXI+MjAxOTwvWWVh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b3Blei1DcnV6PC9BdXRob3I+PFllYXI+MjAxOTwvWWVh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Lopez-Cruz et al., 2019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6DD92ED0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I</w:t>
            </w:r>
          </w:p>
        </w:tc>
      </w:tr>
      <w:tr w:rsidR="00FD61F4" w14:paraId="1180D911" w14:textId="77777777" w:rsidTr="009C359A">
        <w:tc>
          <w:tcPr>
            <w:tcW w:w="1109" w:type="dxa"/>
          </w:tcPr>
          <w:p w14:paraId="6E610CF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lastRenderedPageBreak/>
              <w:t xml:space="preserve">PY12200 </w:t>
            </w:r>
          </w:p>
        </w:tc>
        <w:tc>
          <w:tcPr>
            <w:tcW w:w="4765" w:type="dxa"/>
          </w:tcPr>
          <w:p w14:paraId="1C3C1DE1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y15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[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loxP</w:t>
            </w:r>
            <w:proofErr w:type="spellEnd"/>
            <w:r w:rsidRPr="007A1875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</w:t>
            </w:r>
            <w:r w:rsidRPr="007A1875">
              <w:rPr>
                <w:rFonts w:ascii="Times New Roman" w:eastAsia="Times New Roman" w:hAnsi="Times New Roman" w:cs="Times New Roman"/>
                <w:sz w:val="22"/>
                <w:szCs w:val="22"/>
              </w:rPr>
              <w:t>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lox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] </w:t>
            </w:r>
          </w:p>
        </w:tc>
        <w:tc>
          <w:tcPr>
            <w:tcW w:w="1670" w:type="dxa"/>
          </w:tcPr>
          <w:p w14:paraId="4952FDCE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This paper</w:t>
            </w:r>
          </w:p>
        </w:tc>
        <w:tc>
          <w:tcPr>
            <w:tcW w:w="1123" w:type="dxa"/>
            <w:vAlign w:val="center"/>
          </w:tcPr>
          <w:p w14:paraId="0FDFA31A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</w:t>
            </w:r>
          </w:p>
        </w:tc>
      </w:tr>
      <w:tr w:rsidR="00FD61F4" w14:paraId="24637D12" w14:textId="77777777" w:rsidTr="00484AD4">
        <w:tc>
          <w:tcPr>
            <w:tcW w:w="1109" w:type="dxa"/>
          </w:tcPr>
          <w:p w14:paraId="171412A2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1</w:t>
            </w:r>
          </w:p>
          <w:p w14:paraId="781B7FD4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4765" w:type="dxa"/>
          </w:tcPr>
          <w:p w14:paraId="5203E3F2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-1(oy158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60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Cre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7A4CA58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PY12200</w:t>
            </w:r>
          </w:p>
        </w:tc>
        <w:tc>
          <w:tcPr>
            <w:tcW w:w="1123" w:type="dxa"/>
          </w:tcPr>
          <w:p w14:paraId="697764D0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</w:t>
            </w:r>
          </w:p>
        </w:tc>
      </w:tr>
      <w:tr w:rsidR="00FD61F4" w14:paraId="56B5351F" w14:textId="77777777" w:rsidTr="00484AD4">
        <w:tc>
          <w:tcPr>
            <w:tcW w:w="1109" w:type="dxa"/>
          </w:tcPr>
          <w:p w14:paraId="17C1D889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2</w:t>
            </w:r>
          </w:p>
          <w:p w14:paraId="029CADB4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4765" w:type="dxa"/>
          </w:tcPr>
          <w:p w14:paraId="4FC09321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-1(oy158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6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fb-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Cre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</w:t>
            </w:r>
            <w:r w:rsidRPr="00314780">
              <w:rPr>
                <w:rFonts w:ascii="Times New Roman" w:eastAsia="Times New Roman" w:hAnsi="Times New Roman" w:cs="Times New Roman"/>
                <w:sz w:val="22"/>
                <w:szCs w:val="22"/>
              </w:rPr>
              <w:t>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29D9306F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PY12200</w:t>
            </w:r>
          </w:p>
        </w:tc>
        <w:tc>
          <w:tcPr>
            <w:tcW w:w="1123" w:type="dxa"/>
          </w:tcPr>
          <w:p w14:paraId="0C23DBD5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</w:t>
            </w:r>
          </w:p>
        </w:tc>
      </w:tr>
      <w:tr w:rsidR="00FD61F4" w14:paraId="170C5EAC" w14:textId="77777777" w:rsidTr="00484AD4">
        <w:tc>
          <w:tcPr>
            <w:tcW w:w="1109" w:type="dxa"/>
          </w:tcPr>
          <w:p w14:paraId="00C3CFB1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3</w:t>
            </w:r>
          </w:p>
          <w:p w14:paraId="73035C3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4765" w:type="dxa"/>
          </w:tcPr>
          <w:p w14:paraId="62F59C8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-1(oy158); oyEx66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3F05F0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Cre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38381E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PY12200</w:t>
            </w:r>
          </w:p>
        </w:tc>
        <w:tc>
          <w:tcPr>
            <w:tcW w:w="1123" w:type="dxa"/>
          </w:tcPr>
          <w:p w14:paraId="671B22A1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</w:t>
            </w:r>
          </w:p>
        </w:tc>
      </w:tr>
      <w:tr w:rsidR="00FD61F4" w14:paraId="095F19C4" w14:textId="77777777" w:rsidTr="00484AD4">
        <w:tc>
          <w:tcPr>
            <w:tcW w:w="1109" w:type="dxa"/>
          </w:tcPr>
          <w:p w14:paraId="50989A57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4</w:t>
            </w:r>
          </w:p>
          <w:p w14:paraId="0965DBBE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4765" w:type="dxa"/>
          </w:tcPr>
          <w:p w14:paraId="23ABBD3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-1(oy158); oyEx66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dr-2</w:t>
            </w:r>
            <w:r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b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(3a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Cre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E870C33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PY12200</w:t>
            </w:r>
          </w:p>
        </w:tc>
        <w:tc>
          <w:tcPr>
            <w:tcW w:w="1123" w:type="dxa"/>
          </w:tcPr>
          <w:p w14:paraId="6DEBC7DB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</w:t>
            </w:r>
          </w:p>
        </w:tc>
      </w:tr>
      <w:tr w:rsidR="00FD61F4" w14:paraId="29BC0C84" w14:textId="77777777" w:rsidTr="009C359A">
        <w:tc>
          <w:tcPr>
            <w:tcW w:w="1109" w:type="dxa"/>
          </w:tcPr>
          <w:p w14:paraId="206C3BC3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PY11612</w:t>
            </w:r>
          </w:p>
        </w:tc>
        <w:tc>
          <w:tcPr>
            <w:tcW w:w="4765" w:type="dxa"/>
          </w:tcPr>
          <w:p w14:paraId="733D6D3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Is90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ns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proofErr w:type="spellEnd"/>
            <w:r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PEST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16940531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This paper</w:t>
            </w:r>
          </w:p>
        </w:tc>
        <w:tc>
          <w:tcPr>
            <w:tcW w:w="1123" w:type="dxa"/>
          </w:tcPr>
          <w:p w14:paraId="4797E86A" w14:textId="3DC0C0E2" w:rsidR="00FD61F4" w:rsidRPr="00464DB1" w:rsidRDefault="00FD61F4" w:rsidP="001E1E0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Malgun Gothic" w:hAnsi="Times New Roman" w:cs="Times New Roman"/>
                <w:color w:val="000000"/>
                <w:sz w:val="22"/>
                <w:szCs w:val="22"/>
                <w:lang w:eastAsia="ko-KR"/>
              </w:rPr>
              <w:t xml:space="preserve">4B, 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  <w:szCs w:val="22"/>
                <w:lang w:eastAsia="ko-KR"/>
              </w:rPr>
              <w:t>S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  <w:szCs w:val="22"/>
                <w:lang w:eastAsia="ko-KR"/>
              </w:rPr>
              <w:t>4-1</w:t>
            </w:r>
            <w:r w:rsidR="001E1E07">
              <w:rPr>
                <w:rFonts w:ascii="Times New Roman" w:eastAsia="Malgun Gothic" w:hAnsi="Times New Roman" w:cs="Times New Roman"/>
                <w:color w:val="000000"/>
                <w:sz w:val="22"/>
                <w:szCs w:val="22"/>
                <w:lang w:eastAsia="ko-KR"/>
              </w:rPr>
              <w:t>C</w:t>
            </w:r>
          </w:p>
        </w:tc>
      </w:tr>
      <w:tr w:rsidR="00FD61F4" w14:paraId="74A5D433" w14:textId="77777777" w:rsidTr="009C359A">
        <w:tc>
          <w:tcPr>
            <w:tcW w:w="1109" w:type="dxa"/>
          </w:tcPr>
          <w:p w14:paraId="2E38EDE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7155</w:t>
            </w:r>
          </w:p>
        </w:tc>
        <w:tc>
          <w:tcPr>
            <w:tcW w:w="4765" w:type="dxa"/>
          </w:tcPr>
          <w:p w14:paraId="590BC1D5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r209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3317FF71" w14:textId="243B5249" w:rsidR="00FD61F4" w:rsidRPr="007F1B4D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QaWVyY2U8L0F1dGhvcj48WWVhcj4yMDAxPC9ZZWFyPjxS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QaWVyY2U8L0F1dGhvcj48WWVhcj4yMDAxPC9ZZWFyPjxS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</w:fldData>
              </w:fldCha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Pierce et al., 2001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3AAF5D94" w14:textId="7BC358B4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</w:t>
            </w:r>
          </w:p>
        </w:tc>
      </w:tr>
      <w:tr w:rsidR="00FD61F4" w14:paraId="5E2F147D" w14:textId="77777777" w:rsidTr="009C359A">
        <w:tc>
          <w:tcPr>
            <w:tcW w:w="1109" w:type="dxa"/>
          </w:tcPr>
          <w:p w14:paraId="18CA95C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DR1572</w:t>
            </w:r>
          </w:p>
        </w:tc>
        <w:tc>
          <w:tcPr>
            <w:tcW w:w="4765" w:type="dxa"/>
          </w:tcPr>
          <w:p w14:paraId="2EE0A07A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af-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e136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7A79301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16372FBD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</w:t>
            </w:r>
          </w:p>
        </w:tc>
      </w:tr>
      <w:tr w:rsidR="00FD61F4" w14:paraId="1571BA36" w14:textId="77777777" w:rsidTr="009C359A">
        <w:tc>
          <w:tcPr>
            <w:tcW w:w="1109" w:type="dxa"/>
          </w:tcPr>
          <w:p w14:paraId="4F31ED6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DR26</w:t>
            </w:r>
          </w:p>
        </w:tc>
        <w:tc>
          <w:tcPr>
            <w:tcW w:w="4765" w:type="dxa"/>
          </w:tcPr>
          <w:p w14:paraId="496D7B22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af-1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2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0819A4B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5AD0C065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</w:t>
            </w:r>
          </w:p>
        </w:tc>
      </w:tr>
      <w:tr w:rsidR="00FD61F4" w14:paraId="262944D0" w14:textId="77777777" w:rsidTr="009C359A">
        <w:tc>
          <w:tcPr>
            <w:tcW w:w="1109" w:type="dxa"/>
          </w:tcPr>
          <w:p w14:paraId="47016316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RB712</w:t>
            </w:r>
          </w:p>
        </w:tc>
        <w:tc>
          <w:tcPr>
            <w:tcW w:w="4765" w:type="dxa"/>
          </w:tcPr>
          <w:p w14:paraId="1B43290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af-1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k480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7A8A73F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2C8FDD4B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</w:t>
            </w:r>
          </w:p>
        </w:tc>
      </w:tr>
      <w:tr w:rsidR="00FD61F4" w14:paraId="02EE499D" w14:textId="77777777" w:rsidTr="009C359A">
        <w:tc>
          <w:tcPr>
            <w:tcW w:w="1109" w:type="dxa"/>
          </w:tcPr>
          <w:p w14:paraId="1841ACBE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7</w:t>
            </w:r>
          </w:p>
          <w:p w14:paraId="2A8CABF3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71AD4238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1ED26059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07C6EF82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75DEF20A" w14:textId="47498CAB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OH14125</w:t>
            </w:r>
            <w:r w:rsidR="00751B4B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t85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af-1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linker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NeonGreen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3xflag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AI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]]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64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ceh-36prom2_del1ASE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="00583CD0"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</w:t>
            </w:r>
            <w:r w:rsidR="00583CD0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</w:t>
            </w:r>
            <w:r w:rsidR="00583CD0"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R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Turquiose2 + unc-122p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+ N2 gDNA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4F8631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OH14125</w:t>
            </w:r>
          </w:p>
        </w:tc>
        <w:tc>
          <w:tcPr>
            <w:tcW w:w="1123" w:type="dxa"/>
          </w:tcPr>
          <w:p w14:paraId="47FE5421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E</w:t>
            </w:r>
          </w:p>
        </w:tc>
      </w:tr>
      <w:tr w:rsidR="00FD61F4" w14:paraId="3B79C756" w14:textId="77777777" w:rsidTr="009C359A">
        <w:tc>
          <w:tcPr>
            <w:tcW w:w="1109" w:type="dxa"/>
          </w:tcPr>
          <w:p w14:paraId="0A8AB46D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1614</w:t>
            </w:r>
          </w:p>
          <w:p w14:paraId="0638696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3D3080E8" w14:textId="4EBD1328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r209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5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dr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aMP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 </w:t>
            </w:r>
            <w:r w:rsidR="00F27A40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rsx-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Scarlet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 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8CE0F7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7155, PY11012</w:t>
            </w:r>
          </w:p>
        </w:tc>
        <w:tc>
          <w:tcPr>
            <w:tcW w:w="1123" w:type="dxa"/>
            <w:vAlign w:val="center"/>
          </w:tcPr>
          <w:p w14:paraId="64340A3E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, S4-2E</w:t>
            </w:r>
          </w:p>
        </w:tc>
      </w:tr>
      <w:tr w:rsidR="00FD61F4" w14:paraId="5641B956" w14:textId="77777777" w:rsidTr="009C359A">
        <w:tc>
          <w:tcPr>
            <w:tcW w:w="1109" w:type="dxa"/>
          </w:tcPr>
          <w:p w14:paraId="49E10DC7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1615</w:t>
            </w:r>
          </w:p>
          <w:p w14:paraId="59DA557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280DD60E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r209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512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aMP5A + 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35D99B6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7155, CX15257</w:t>
            </w:r>
          </w:p>
        </w:tc>
        <w:tc>
          <w:tcPr>
            <w:tcW w:w="1123" w:type="dxa"/>
            <w:vAlign w:val="center"/>
          </w:tcPr>
          <w:p w14:paraId="782C4AE2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G</w:t>
            </w: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, S4-2F</w:t>
            </w:r>
          </w:p>
        </w:tc>
      </w:tr>
      <w:tr w:rsidR="00FD61F4" w14:paraId="6F46E74F" w14:textId="77777777" w:rsidTr="00484AD4">
        <w:tc>
          <w:tcPr>
            <w:tcW w:w="1109" w:type="dxa"/>
          </w:tcPr>
          <w:p w14:paraId="326FEE30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2208</w:t>
            </w:r>
          </w:p>
          <w:p w14:paraId="0B11680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35D09E0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65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rg-47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HisCl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unc-12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p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1F4C137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This paper</w:t>
            </w:r>
          </w:p>
        </w:tc>
        <w:tc>
          <w:tcPr>
            <w:tcW w:w="1123" w:type="dxa"/>
          </w:tcPr>
          <w:p w14:paraId="4493A5A8" w14:textId="77777777" w:rsidR="00FD61F4" w:rsidRPr="00464DB1" w:rsidRDefault="00FD61F4" w:rsidP="00484AD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2C</w:t>
            </w:r>
          </w:p>
        </w:tc>
      </w:tr>
      <w:tr w:rsidR="00FD61F4" w14:paraId="73B86241" w14:textId="77777777" w:rsidTr="009C359A">
        <w:tc>
          <w:tcPr>
            <w:tcW w:w="1109" w:type="dxa"/>
          </w:tcPr>
          <w:p w14:paraId="0E24B445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13440</w:t>
            </w:r>
          </w:p>
          <w:p w14:paraId="31246434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5C24EE03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096FE3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4018</w:t>
            </w:r>
            <w:proofErr w:type="gramEnd"/>
            <w:r w:rsidRPr="00096FE3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096FE3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x-1</w:t>
            </w:r>
            <w:r w:rsidRPr="00096FE3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096FE3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aMP3</w:t>
            </w:r>
            <w:r w:rsidRPr="00096FE3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+ </w:t>
            </w:r>
            <w:r w:rsidRPr="00096FE3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22</w:t>
            </w:r>
            <w:r w:rsidRPr="00F026AC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F026AC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F026AC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0FCBE21A" w14:textId="7CA604A5" w:rsidR="00FD61F4" w:rsidRPr="007F1B4D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Gordus&lt;/Author&gt;&lt;Year&gt;2015&lt;/Year&gt;&lt;RecNum&gt;8561&lt;/RecNum&gt;&lt;DisplayText&gt;(Gordus et al., 2015)&lt;/DisplayText&gt;&lt;record&gt;&lt;rec-number&gt;8561&lt;/rec-number&gt;&lt;foreign-keys&gt;&lt;key app="EN" db-id="s52taptduvfv9xepaezxsdvj2w9af0fas2xx" timestamp="1448653480"&gt;8561&lt;/key&gt;&lt;/foreign-keys&gt;&lt;ref-type name="Journal Article"&gt;17&lt;/ref-type&gt;&lt;contributors&gt;&lt;authors&gt;&lt;author&gt;Gordus, A.&lt;/author&gt;&lt;author&gt;Pokala, N.&lt;/author&gt;&lt;author&gt;Levy, S.&lt;/author&gt;&lt;author&gt;Flavell, S. W.&lt;/author&gt;&lt;author&gt;Bargmann, C. I.&lt;/author&gt;&lt;/authors&gt;&lt;/contributors&gt;&lt;auth-address&gt;Howard Hughes Medical Institute and Lulu and Anthony Wang Laboratory of Neural Circuits and Behavior, The Rockefeller University, New York, NY 10065, USA.&amp;#xD;Howard Hughes Medical Institute and Lulu and Anthony Wang Laboratory of Neural Circuits and Behavior, The Rockefeller University, New York, NY 10065, USA. Electronic address: cori@rockefeller.edu.&lt;/auth-address&gt;&lt;titles&gt;&lt;title&gt;Feedback from network states generates variability in a probabilistic olfactory circuit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15-27&lt;/pages&gt;&lt;volume&gt;161&lt;/volume&gt;&lt;number&gt;2&lt;/number&gt;&lt;keywords&gt;&lt;keyword&gt;Animals&lt;/keyword&gt;&lt;keyword&gt;Behavior, Animal&lt;/keyword&gt;&lt;keyword&gt;Caenorhabditis elegans/*physiology&lt;/keyword&gt;&lt;keyword&gt;Calcium Signaling&lt;/keyword&gt;&lt;keyword&gt;Neurons/metabolism&lt;/keyword&gt;&lt;keyword&gt;Odors&lt;/keyword&gt;&lt;keyword&gt;*Olfactory Pathways&lt;/keyword&gt;&lt;/keywords&gt;&lt;dates&gt;&lt;year&gt;2015&lt;/year&gt;&lt;pub-dates&gt;&lt;date&gt;Apr 9&lt;/date&gt;&lt;/pub-dates&gt;&lt;/dates&gt;&lt;isbn&gt;1097-4172 (Electronic)&amp;#xD;0092-8674 (Linking)&lt;/isbn&gt;&lt;accession-num&gt;25772698&lt;/accession-num&gt;&lt;urls&gt;&lt;related-urls&gt;&lt;url&gt;http://www.ncbi.nlm.nih.gov/pubmed/25772698&lt;/url&gt;&lt;/related-urls&gt;&lt;/urls&gt;&lt;electronic-resource-num&gt;10.1016/j.cell.2015.02.018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Gordus et al., 2015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1BADC056" w14:textId="428247A4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26A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3A</w:t>
            </w:r>
            <w:r w:rsidRPr="00096FE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</w:p>
        </w:tc>
      </w:tr>
      <w:tr w:rsidR="00FD61F4" w14:paraId="154D5CAF" w14:textId="77777777" w:rsidTr="009C359A">
        <w:tc>
          <w:tcPr>
            <w:tcW w:w="1109" w:type="dxa"/>
          </w:tcPr>
          <w:p w14:paraId="039E4E9A" w14:textId="77777777" w:rsidR="00FD61F4" w:rsidRPr="007F1B4D" w:rsidRDefault="00FD61F4" w:rsidP="00CB7D4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X14599</w:t>
            </w:r>
          </w:p>
        </w:tc>
        <w:tc>
          <w:tcPr>
            <w:tcW w:w="4765" w:type="dxa"/>
          </w:tcPr>
          <w:p w14:paraId="6B3A2E81" w14:textId="77777777" w:rsidR="00FD61F4" w:rsidRPr="00D25F31" w:rsidRDefault="00FD61F4" w:rsidP="009C359A">
            <w:pPr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</w:pP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yEx4747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unc-103(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f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)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+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elt-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Cherry</w:t>
            </w:r>
            <w:proofErr w:type="spellEnd"/>
            <w:r w:rsidRPr="00D57A18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1670" w:type="dxa"/>
          </w:tcPr>
          <w:p w14:paraId="3216EC6C" w14:textId="4E69654F" w:rsidR="00FD61F4" w:rsidRPr="007F1B4D" w:rsidRDefault="00584697" w:rsidP="00235CB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Cho&lt;/Author&gt;&lt;Year&gt;2016&lt;/Year&gt;&lt;RecNum&gt;9032&lt;/RecNum&gt;&lt;DisplayText&gt;(Cho et al., 2016)&lt;/DisplayText&gt;&lt;record&gt;&lt;rec-number&gt;9032&lt;/rec-number&gt;&lt;foreign-keys&gt;&lt;key app="EN" db-id="s52taptduvfv9xepaezxsdvj2w9af0fas2xx" timestamp="1468338859"&gt;9032&lt;/key&gt;&lt;/foreign-keys&gt;&lt;ref-type name="Journal Article"&gt;17&lt;/ref-type&gt;&lt;contributors&gt;&lt;authors&gt;&lt;author&gt;Cho, C. E.&lt;/author&gt;&lt;author&gt;Brueggemann, C.&lt;/author&gt;&lt;author&gt;L&amp;apos;Etoile, N. D.&lt;/author&gt;&lt;author&gt;Bargmann, C. I.&lt;/author&gt;&lt;/authors&gt;&lt;/contributors&gt;&lt;auth-address&gt;Lulu and Anthony Wang Laboratory of Neural Circuits and Behavior, Howard Hughes Medical Institute, The Rockefeller University, New York, United States.&amp;#xD;Departments of Cell and Tissue Biology and Medicine, University of California, San Francisco, United States.&lt;/auth-address&gt;&lt;titles&gt;&lt;title&gt;&lt;style face="normal" font="default" size="100%"&gt;Parallel encoding of sensory history and behavioral preference during &lt;/style&gt;&lt;style face="italic" font="default" size="100%"&gt;Caenorhabditis elegans &lt;/style&gt;&lt;style face="normal" font="default" size="100%"&gt;olfactory learning&lt;/style&gt;&lt;/title&gt;&lt;secondary-title&gt;Elife&lt;/secondary-title&gt;&lt;alt-title&gt;eLife&lt;/alt-title&gt;&lt;/titles&gt;&lt;periodical&gt;&lt;full-title&gt;eLife&lt;/full-title&gt;&lt;/periodical&gt;&lt;alt-periodical&gt;&lt;full-title&gt;eLife&lt;/full-title&gt;&lt;/alt-periodical&gt;&lt;pages&gt;e14000&lt;/pages&gt;&lt;volume&gt;5&lt;/volume&gt;&lt;dates&gt;&lt;year&gt;2016&lt;/year&gt;&lt;/dates&gt;&lt;isbn&gt;2050-084X (Electronic)&amp;#xD;2050-084X (Linking)&lt;/isbn&gt;&lt;accession-num&gt;27383131&lt;/accession-num&gt;&lt;urls&gt;&lt;related-urls&gt;&lt;url&gt;http://www.ncbi.nlm.nih.gov/pubmed/27383131&lt;/url&gt;&lt;/related-urls&gt;&lt;/urls&gt;&lt;custom2&gt;4935464&lt;/custom2&gt;&lt;electronic-resource-num&gt;10.7554/eLife.14000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(Cho et al., 2016)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123" w:type="dxa"/>
          </w:tcPr>
          <w:p w14:paraId="3478B1E5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3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E</w:t>
            </w:r>
          </w:p>
        </w:tc>
      </w:tr>
      <w:tr w:rsidR="00FD61F4" w14:paraId="5DDC8F8F" w14:textId="77777777" w:rsidTr="00484AD4">
        <w:tc>
          <w:tcPr>
            <w:tcW w:w="1109" w:type="dxa"/>
            <w:shd w:val="clear" w:color="auto" w:fill="auto"/>
          </w:tcPr>
          <w:p w14:paraId="53E96BC8" w14:textId="77777777" w:rsidR="00FD61F4" w:rsidRPr="00D25F31" w:rsidRDefault="00FD61F4" w:rsidP="00CB7D4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Y12210</w:t>
            </w:r>
          </w:p>
        </w:tc>
        <w:tc>
          <w:tcPr>
            <w:tcW w:w="4765" w:type="dxa"/>
            <w:shd w:val="clear" w:color="auto" w:fill="auto"/>
          </w:tcPr>
          <w:p w14:paraId="3CD8B910" w14:textId="4971D9D7" w:rsidR="00FD61F4" w:rsidRPr="007F1B4D" w:rsidRDefault="00A83912" w:rsidP="00EF2053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;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; 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74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cy-28d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+gcy-28d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B2641E" w:rsidRPr="007F7A32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fp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+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1</w:t>
            </w:r>
          </w:p>
        </w:tc>
        <w:tc>
          <w:tcPr>
            <w:tcW w:w="1670" w:type="dxa"/>
            <w:shd w:val="clear" w:color="auto" w:fill="auto"/>
          </w:tcPr>
          <w:p w14:paraId="614079BF" w14:textId="34A204C1" w:rsidR="00FD61F4" w:rsidRPr="00D25F31" w:rsidRDefault="00584697" w:rsidP="00235CBD">
            <w:pPr>
              <w:keepNext/>
              <w:keepLines/>
              <w:outlineLvl w:val="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>(Ruijtenberg and van den Heuvel, 2015; Tenen and Greenwald, 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FD61F4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FD61F4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018B738D" w14:textId="77777777" w:rsidR="00FD61F4" w:rsidRPr="00D25F31" w:rsidRDefault="00FD61F4" w:rsidP="00484AD4">
            <w:pPr>
              <w:keepNext/>
              <w:keepLines/>
              <w:outlineLvl w:val="8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337F25E7" w14:textId="77777777" w:rsidTr="00EF2053">
        <w:tc>
          <w:tcPr>
            <w:tcW w:w="1109" w:type="dxa"/>
            <w:shd w:val="clear" w:color="auto" w:fill="auto"/>
          </w:tcPr>
          <w:p w14:paraId="717C48A6" w14:textId="292EAA1F" w:rsidR="00FD61F4" w:rsidRPr="00D25F31" w:rsidRDefault="00EF2053" w:rsidP="00CB7D4A">
            <w:pPr>
              <w:outlineLvl w:val="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Y12211</w:t>
            </w:r>
          </w:p>
        </w:tc>
        <w:tc>
          <w:tcPr>
            <w:tcW w:w="4765" w:type="dxa"/>
            <w:shd w:val="clear" w:color="auto" w:fill="auto"/>
          </w:tcPr>
          <w:p w14:paraId="47FBFC98" w14:textId="2FBEF0C3" w:rsidR="00FD61F4" w:rsidRPr="007F1B4D" w:rsidRDefault="00A83912" w:rsidP="009C359A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;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C3E8E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;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oyEx674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cy-28d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+gcy-28d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B2641E" w:rsidRPr="007F7A32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fp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+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2</w:t>
            </w:r>
          </w:p>
        </w:tc>
        <w:tc>
          <w:tcPr>
            <w:tcW w:w="1670" w:type="dxa"/>
            <w:shd w:val="clear" w:color="auto" w:fill="auto"/>
          </w:tcPr>
          <w:p w14:paraId="29162977" w14:textId="630AA1B3" w:rsidR="00FD61F4" w:rsidRDefault="00584697" w:rsidP="00235CBD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>(Ruijtenberg and van den Heuvel, 2015; Tenen and Greenwald, 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A83912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52417054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6C3ED411" w14:textId="77777777" w:rsidTr="009C359A">
        <w:tc>
          <w:tcPr>
            <w:tcW w:w="1109" w:type="dxa"/>
            <w:shd w:val="clear" w:color="auto" w:fill="auto"/>
          </w:tcPr>
          <w:p w14:paraId="2FDDCB29" w14:textId="77777777" w:rsidR="00FD61F4" w:rsidRPr="00D25F3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Y12212</w:t>
            </w:r>
          </w:p>
        </w:tc>
        <w:tc>
          <w:tcPr>
            <w:tcW w:w="4765" w:type="dxa"/>
            <w:shd w:val="clear" w:color="auto" w:fill="auto"/>
          </w:tcPr>
          <w:p w14:paraId="6AC7BF3B" w14:textId="4B2732A5" w:rsidR="00FD61F4" w:rsidRPr="007F1B4D" w:rsidRDefault="00A83912" w:rsidP="009C359A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;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C3E8E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; 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7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dr-2b(3a)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+odr-2b(3a)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B2641E" w:rsidRPr="00460EF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fp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+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1</w:t>
            </w:r>
          </w:p>
        </w:tc>
        <w:tc>
          <w:tcPr>
            <w:tcW w:w="1670" w:type="dxa"/>
            <w:shd w:val="clear" w:color="auto" w:fill="auto"/>
          </w:tcPr>
          <w:p w14:paraId="0C002463" w14:textId="652268D2" w:rsidR="00FD61F4" w:rsidRDefault="00584697" w:rsidP="00235CBD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Ruijtenberg and van den Heuvel, 2015; Tenen and Greenwald, </w:t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A83912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7C809771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lastRenderedPageBreak/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46152ADD" w14:textId="77777777" w:rsidTr="009C359A">
        <w:tc>
          <w:tcPr>
            <w:tcW w:w="1109" w:type="dxa"/>
            <w:shd w:val="clear" w:color="auto" w:fill="auto"/>
          </w:tcPr>
          <w:p w14:paraId="415A807E" w14:textId="77777777" w:rsidR="00FD61F4" w:rsidRPr="00D25F31" w:rsidRDefault="00FD61F4" w:rsidP="00CB7D4A">
            <w:pPr>
              <w:outlineLvl w:val="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lastRenderedPageBreak/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Y12213</w:t>
            </w:r>
          </w:p>
        </w:tc>
        <w:tc>
          <w:tcPr>
            <w:tcW w:w="4765" w:type="dxa"/>
            <w:shd w:val="clear" w:color="auto" w:fill="auto"/>
          </w:tcPr>
          <w:p w14:paraId="48004667" w14:textId="39CEBA8F" w:rsidR="00FD61F4" w:rsidRPr="007F1B4D" w:rsidRDefault="00A83912" w:rsidP="009C359A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;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C3E8E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; 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7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dr-2b(3a)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+odr-2b(3a)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B2641E" w:rsidRPr="007F7A32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fp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+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2</w:t>
            </w:r>
          </w:p>
        </w:tc>
        <w:tc>
          <w:tcPr>
            <w:tcW w:w="1670" w:type="dxa"/>
            <w:shd w:val="clear" w:color="auto" w:fill="auto"/>
          </w:tcPr>
          <w:p w14:paraId="4D99B515" w14:textId="260E93A8" w:rsidR="00FD61F4" w:rsidRDefault="00584697" w:rsidP="00235CBD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>(Ruijtenberg and van den Heuvel, 2015; Tenen and Greenwald, 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A83912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1CC4D467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5952FD0C" w14:textId="77777777" w:rsidTr="009C359A">
        <w:tc>
          <w:tcPr>
            <w:tcW w:w="1109" w:type="dxa"/>
            <w:shd w:val="clear" w:color="auto" w:fill="auto"/>
          </w:tcPr>
          <w:p w14:paraId="351A4A03" w14:textId="77777777" w:rsidR="00FD61F4" w:rsidRPr="00D25F31" w:rsidRDefault="00FD61F4" w:rsidP="00CB7D4A">
            <w:pPr>
              <w:outlineLvl w:val="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Y12214</w:t>
            </w:r>
          </w:p>
        </w:tc>
        <w:tc>
          <w:tcPr>
            <w:tcW w:w="4765" w:type="dxa"/>
            <w:shd w:val="clear" w:color="auto" w:fill="auto"/>
          </w:tcPr>
          <w:p w14:paraId="4C9613E1" w14:textId="75472734" w:rsidR="00FD61F4" w:rsidRPr="007F1B4D" w:rsidRDefault="00A83912" w:rsidP="009C359A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;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C3E8E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; 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73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fb-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</w:t>
            </w:r>
            <w:proofErr w:type="spell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+ 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1</w:t>
            </w:r>
          </w:p>
        </w:tc>
        <w:tc>
          <w:tcPr>
            <w:tcW w:w="1670" w:type="dxa"/>
            <w:shd w:val="clear" w:color="auto" w:fill="auto"/>
          </w:tcPr>
          <w:p w14:paraId="348580D2" w14:textId="748353E0" w:rsidR="00FD61F4" w:rsidRDefault="00584697" w:rsidP="00235CBD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>(Ruijtenberg and van den Heuvel, 2015; Tenen and Greenwald, 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A83912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00ABC937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1070FA1D" w14:textId="77777777" w:rsidTr="009C359A">
        <w:tc>
          <w:tcPr>
            <w:tcW w:w="1109" w:type="dxa"/>
            <w:shd w:val="clear" w:color="auto" w:fill="auto"/>
          </w:tcPr>
          <w:p w14:paraId="5FC2ACCB" w14:textId="77777777" w:rsidR="00FD61F4" w:rsidRPr="00D25F31" w:rsidRDefault="00FD61F4" w:rsidP="00CB7D4A">
            <w:pPr>
              <w:outlineLvl w:val="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Y12215</w:t>
            </w:r>
          </w:p>
        </w:tc>
        <w:tc>
          <w:tcPr>
            <w:tcW w:w="4765" w:type="dxa"/>
            <w:shd w:val="clear" w:color="auto" w:fill="auto"/>
          </w:tcPr>
          <w:p w14:paraId="4A6BE194" w14:textId="45B7DABE" w:rsidR="00FD61F4" w:rsidRPr="007F1B4D" w:rsidRDefault="00A83912" w:rsidP="009C359A">
            <w:pPr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S8685 </w:t>
            </w:r>
            <w:r w:rsidR="004F2FD4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unc-</w:t>
            </w:r>
            <w:proofErr w:type="gram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19(</w:t>
            </w:r>
            <w:proofErr w:type="gram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d3); heIs105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ps-27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Cherry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ox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ls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gf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et-858UTR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DC3E8E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; 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73</w:t>
            </w:r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[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ifb-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2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Cre</w:t>
            </w:r>
            <w:proofErr w:type="spellEnd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+ unc-122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p</w:t>
            </w:r>
            <w:r w:rsidR="00FD61F4" w:rsidRPr="00314780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="00FD61F4" w:rsidRPr="00D57A18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]</w:t>
            </w:r>
            <w:r w:rsidR="00FD61F4" w:rsidRPr="002B01FF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 xml:space="preserve"> </w:t>
            </w:r>
            <w:r w:rsidR="00FD61F4" w:rsidRPr="00FD61F4">
              <w:rPr>
                <w:rFonts w:ascii="Times New Roman" w:eastAsia="Times New Roman" w:hAnsi="Times New Roman" w:cs="Times New Roman"/>
                <w:sz w:val="22"/>
                <w:szCs w:val="22"/>
              </w:rPr>
              <w:t>Line 2</w:t>
            </w:r>
          </w:p>
        </w:tc>
        <w:tc>
          <w:tcPr>
            <w:tcW w:w="1670" w:type="dxa"/>
            <w:shd w:val="clear" w:color="auto" w:fill="auto"/>
          </w:tcPr>
          <w:p w14:paraId="27B9D1F2" w14:textId="05E85FAE" w:rsidR="00FD61F4" w:rsidRDefault="00584697" w:rsidP="00235CBD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35CB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uijtenberg&lt;/Author&gt;&lt;Year&gt;2015&lt;/Year&gt;&lt;RecNum&gt;10610&lt;/RecNum&gt;&lt;DisplayText&gt;(Ruijtenberg and van den Heuvel, 2015; Tenen and Greenwald, 2019)&lt;/DisplayText&gt;&lt;record&gt;&lt;rec-number&gt;10610&lt;/rec-number&gt;&lt;foreign-keys&gt;&lt;key app="EN" db-id="s52taptduvfv9xepaezxsdvj2w9af0fas2xx" timestamp="1601408541"&gt;10610&lt;/key&gt;&lt;/foreign-keys&gt;&lt;ref-type name="Journal Article"&gt;17&lt;/ref-type&gt;&lt;contributors&gt;&lt;authors&gt;&lt;author&gt;Ruijtenberg, S.&lt;/author&gt;&lt;author&gt;van den Heuvel, S.&lt;/author&gt;&lt;/authors&gt;&lt;/contributors&gt;&lt;titles&gt;&lt;title&gt;G1/S inhibitors and the SWI/SNF complex control cell-cycle exit during muscle differentiation&lt;/title&gt;&lt;secondary-title&gt;Cell&lt;/secondary-title&gt;&lt;/titles&gt;&lt;periodical&gt;&lt;full-title&gt;Cell&lt;/full-title&gt;&lt;/periodical&gt;&lt;pages&gt;300-313&lt;/pages&gt;&lt;volume&gt;162&lt;/volume&gt;&lt;dates&gt;&lt;year&gt;2015&lt;/year&gt;&lt;/dates&gt;&lt;urls&gt;&lt;/urls&gt;&lt;/record&gt;&lt;/Cite&gt;&lt;Cite&gt;&lt;Author&gt;Tenen&lt;/Author&gt;&lt;Year&gt;2019&lt;/Year&gt;&lt;RecNum&gt;10612&lt;/RecNum&gt;&lt;record&gt;&lt;rec-number&gt;10612&lt;/rec-number&gt;&lt;foreign-keys&gt;&lt;key app="EN" db-id="s52taptduvfv9xepaezxsdvj2w9af0fas2xx" timestamp="1601914580"&gt;10612&lt;/key&gt;&lt;/foreign-keys&gt;&lt;ref-type name="Journal Article"&gt;17&lt;/ref-type&gt;&lt;contributors&gt;&lt;authors&gt;&lt;author&gt;Tenen, C.C.&lt;/author&gt;&lt;author&gt;Greenwald, I.&lt;/author&gt;&lt;/authors&gt;&lt;/contributors&gt;&lt;titles&gt;&lt;title&gt;&lt;style face="normal" font="default" size="100%"&gt;Cell non-autonomous function of daf-18/PTEN in the somatic gonad coordinates somatic gonad and germline development in &lt;/style&gt;&lt;style face="italic" font="default" size="100%"&gt;C. elegans&lt;/style&gt;&lt;style face="normal" font="default" size="100%"&gt; dauer larvae&lt;/style&gt;&lt;/title&gt;&lt;secondary-title&gt;Curr Biol&lt;/secondary-title&gt;&lt;/titles&gt;&lt;periodical&gt;&lt;full-title&gt;Curr Biol&lt;/full-title&gt;&lt;/periodical&gt;&lt;pages&gt;1064-1072&lt;/pages&gt;&lt;volume&gt;29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5CBD">
              <w:rPr>
                <w:rFonts w:ascii="Times New Roman" w:hAnsi="Times New Roman" w:cs="Times New Roman"/>
                <w:noProof/>
                <w:sz w:val="22"/>
                <w:szCs w:val="22"/>
              </w:rPr>
              <w:t>(Ruijtenberg and van den Heuvel, 2015; Tenen and Greenwald, 20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A83912">
              <w:rPr>
                <w:rFonts w:ascii="Times New Roman" w:hAnsi="Times New Roman" w:cs="Times New Roman" w:hint="eastAsia"/>
                <w:sz w:val="22"/>
                <w:szCs w:val="22"/>
              </w:rPr>
              <w:t>T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>his paper</w:t>
            </w:r>
          </w:p>
        </w:tc>
        <w:tc>
          <w:tcPr>
            <w:tcW w:w="1123" w:type="dxa"/>
            <w:shd w:val="clear" w:color="auto" w:fill="auto"/>
          </w:tcPr>
          <w:p w14:paraId="1EB7E8F6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-1B</w:t>
            </w:r>
          </w:p>
        </w:tc>
      </w:tr>
      <w:tr w:rsidR="00FD61F4" w14:paraId="413F5F6F" w14:textId="77777777" w:rsidTr="009C359A">
        <w:tc>
          <w:tcPr>
            <w:tcW w:w="1109" w:type="dxa"/>
          </w:tcPr>
          <w:p w14:paraId="5937EEB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RB759</w:t>
            </w:r>
          </w:p>
        </w:tc>
        <w:tc>
          <w:tcPr>
            <w:tcW w:w="4765" w:type="dxa"/>
          </w:tcPr>
          <w:p w14:paraId="51CDEDE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akt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k525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642D51D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39A9C6E0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A</w:t>
            </w:r>
          </w:p>
        </w:tc>
      </w:tr>
      <w:tr w:rsidR="00FD61F4" w14:paraId="5E0FA228" w14:textId="77777777" w:rsidTr="009C359A">
        <w:tc>
          <w:tcPr>
            <w:tcW w:w="1109" w:type="dxa"/>
          </w:tcPr>
          <w:p w14:paraId="373CF9EB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TJ1053</w:t>
            </w:r>
          </w:p>
        </w:tc>
        <w:tc>
          <w:tcPr>
            <w:tcW w:w="4765" w:type="dxa"/>
          </w:tcPr>
          <w:p w14:paraId="394C88FC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age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hx54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482FF281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72771939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A</w:t>
            </w:r>
          </w:p>
        </w:tc>
      </w:tr>
      <w:tr w:rsidR="00FD61F4" w14:paraId="473CD5D0" w14:textId="77777777" w:rsidTr="009C359A">
        <w:tc>
          <w:tcPr>
            <w:tcW w:w="1109" w:type="dxa"/>
          </w:tcPr>
          <w:p w14:paraId="18CCBB84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JT9609</w:t>
            </w:r>
          </w:p>
        </w:tc>
        <w:tc>
          <w:tcPr>
            <w:tcW w:w="4765" w:type="dxa"/>
          </w:tcPr>
          <w:p w14:paraId="0142686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pdk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a680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6BAC331F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48322832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A</w:t>
            </w:r>
          </w:p>
        </w:tc>
      </w:tr>
      <w:tr w:rsidR="00FD61F4" w14:paraId="443AFEF2" w14:textId="77777777" w:rsidTr="009C359A">
        <w:tc>
          <w:tcPr>
            <w:tcW w:w="1109" w:type="dxa"/>
          </w:tcPr>
          <w:p w14:paraId="03E369A1" w14:textId="153DC751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PY11616 </w:t>
            </w:r>
          </w:p>
          <w:p w14:paraId="4657E987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35A6C80B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5A552C54" w14:textId="6BA646AC" w:rsidR="00FD61F4" w:rsidRPr="00FD61F4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OH14125</w:t>
            </w:r>
            <w:r w:rsidR="00A83912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proofErr w:type="gramStart"/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t85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proofErr w:type="gram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af-1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linker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NeonGreen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3xFlag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AID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  <w:r w:rsidR="00090556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; </w:t>
            </w:r>
            <w:r w:rsidRPr="007F1B4D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oyEx66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rg-47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</w:t>
            </w:r>
            <w:r w:rsidR="00583CD0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R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SL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Turquiose2 + unc-122</w:t>
            </w:r>
            <w:r w:rsidRPr="007F1B4D"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>p</w:t>
            </w:r>
            <w:r w:rsidRPr="00314780">
              <w:rPr>
                <w:rFonts w:ascii="Times New Roman" w:eastAsia="Times New Roman" w:hAnsi="Times New Roman" w:cs="Times New Roman"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+ N2 gDNA</w:t>
            </w:r>
            <w:r w:rsidRPr="00D57A18">
              <w:rPr>
                <w:rFonts w:ascii="Times New Roman" w:eastAsia="Times New Roman" w:hAnsi="Times New Roman" w:cs="Times New Roman"/>
                <w:sz w:val="22"/>
                <w:szCs w:val="22"/>
              </w:rPr>
              <w:t>]</w:t>
            </w:r>
            <w:r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  <w:t xml:space="preserve"> Line 1</w:t>
            </w:r>
          </w:p>
        </w:tc>
        <w:tc>
          <w:tcPr>
            <w:tcW w:w="1670" w:type="dxa"/>
          </w:tcPr>
          <w:p w14:paraId="109286A8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OH14125</w:t>
            </w:r>
          </w:p>
        </w:tc>
        <w:tc>
          <w:tcPr>
            <w:tcW w:w="1123" w:type="dxa"/>
          </w:tcPr>
          <w:p w14:paraId="6044A356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C</w:t>
            </w:r>
          </w:p>
        </w:tc>
      </w:tr>
      <w:tr w:rsidR="00FD61F4" w14:paraId="0F799FFB" w14:textId="77777777" w:rsidTr="009C359A">
        <w:tc>
          <w:tcPr>
            <w:tcW w:w="1109" w:type="dxa"/>
          </w:tcPr>
          <w:p w14:paraId="2653688D" w14:textId="5359684F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161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7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  <w:p w14:paraId="68DEAC82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418CD569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</w:tcPr>
          <w:p w14:paraId="52E40359" w14:textId="64F22A6B" w:rsidR="00FD61F4" w:rsidRPr="00FD61F4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OH14125</w:t>
            </w:r>
            <w:r w:rsidR="00A8391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proofErr w:type="gramStart"/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ot853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proofErr w:type="gramEnd"/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daf-16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p::linker::</w:t>
            </w:r>
            <w:proofErr w:type="spellStart"/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mNeonGreen</w:t>
            </w:r>
            <w:proofErr w:type="spellEnd"/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3xFlag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AID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]</w:t>
            </w:r>
            <w:r w:rsidR="00090556">
              <w:rPr>
                <w:rFonts w:ascii="Times New Roman" w:hAnsi="Times New Roman" w:cs="Times New Roman"/>
                <w:sz w:val="22"/>
                <w:szCs w:val="22"/>
              </w:rPr>
              <w:t>]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oyEx667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srg-47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p::</w:t>
            </w:r>
            <w:r w:rsidR="00583CD0"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</w:t>
            </w:r>
            <w:r w:rsidR="00583CD0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</w:t>
            </w:r>
            <w:r w:rsidR="00583CD0"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R1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SL2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::</w:t>
            </w:r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mTurquiose2 + unc-122</w:t>
            </w:r>
            <w:r w:rsidRPr="007F1B4D"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Pr="00314780">
              <w:rPr>
                <w:rFonts w:ascii="Times New Roman" w:hAnsi="Times New Roman" w:cs="Times New Roman"/>
                <w:iCs/>
                <w:sz w:val="22"/>
                <w:szCs w:val="22"/>
              </w:rPr>
              <w:t>::</w:t>
            </w:r>
            <w:proofErr w:type="spellStart"/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>dsRed</w:t>
            </w:r>
            <w:proofErr w:type="spellEnd"/>
            <w:r w:rsidRPr="007F1B4D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 + N2 gDNA</w:t>
            </w:r>
            <w:r w:rsidRPr="00D57A18">
              <w:rPr>
                <w:rFonts w:ascii="Times New Roman" w:hAnsi="Times New Roman" w:cs="Times New Roman"/>
                <w:iCs/>
                <w:sz w:val="22"/>
                <w:szCs w:val="22"/>
              </w:rPr>
              <w:t>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L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e 2</w:t>
            </w:r>
          </w:p>
        </w:tc>
        <w:tc>
          <w:tcPr>
            <w:tcW w:w="1670" w:type="dxa"/>
          </w:tcPr>
          <w:p w14:paraId="10613DE2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Injected into OH14125</w:t>
            </w:r>
          </w:p>
        </w:tc>
        <w:tc>
          <w:tcPr>
            <w:tcW w:w="1123" w:type="dxa"/>
          </w:tcPr>
          <w:p w14:paraId="7D8FC4B0" w14:textId="77777777" w:rsidR="00FD61F4" w:rsidRPr="00464DB1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C</w:t>
            </w:r>
          </w:p>
        </w:tc>
      </w:tr>
      <w:tr w:rsidR="00FD61F4" w14:paraId="03EAACEC" w14:textId="77777777" w:rsidTr="009C359A">
        <w:tc>
          <w:tcPr>
            <w:tcW w:w="1109" w:type="dxa"/>
          </w:tcPr>
          <w:p w14:paraId="47FB2664" w14:textId="77777777" w:rsidR="00FD61F4" w:rsidRPr="007E143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RB1341</w:t>
            </w:r>
          </w:p>
        </w:tc>
        <w:tc>
          <w:tcPr>
            <w:tcW w:w="4765" w:type="dxa"/>
          </w:tcPr>
          <w:p w14:paraId="08FCABBD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lp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k1470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60552A3B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3E41F898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  <w:tr w:rsidR="00FD61F4" w14:paraId="240BF520" w14:textId="77777777" w:rsidTr="009C359A">
        <w:tc>
          <w:tcPr>
            <w:tcW w:w="1109" w:type="dxa"/>
          </w:tcPr>
          <w:p w14:paraId="5CF89B12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RB799</w:t>
            </w:r>
          </w:p>
        </w:tc>
        <w:tc>
          <w:tcPr>
            <w:tcW w:w="4765" w:type="dxa"/>
          </w:tcPr>
          <w:p w14:paraId="4861EA5D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npr-1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k594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6F68D00B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2302232B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  <w:tr w:rsidR="00FD61F4" w14:paraId="47ABA8A9" w14:textId="77777777" w:rsidTr="009C359A">
        <w:tc>
          <w:tcPr>
            <w:tcW w:w="1109" w:type="dxa"/>
          </w:tcPr>
          <w:p w14:paraId="79C7918E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MT15434</w:t>
            </w:r>
          </w:p>
        </w:tc>
        <w:tc>
          <w:tcPr>
            <w:tcW w:w="4765" w:type="dxa"/>
          </w:tcPr>
          <w:p w14:paraId="7827F8FB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ph-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mg280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3087B3E3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CGC</w:t>
            </w:r>
          </w:p>
        </w:tc>
        <w:tc>
          <w:tcPr>
            <w:tcW w:w="1123" w:type="dxa"/>
            <w:vAlign w:val="center"/>
          </w:tcPr>
          <w:p w14:paraId="610CEB4C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  <w:tr w:rsidR="00FD61F4" w14:paraId="6069B917" w14:textId="77777777" w:rsidTr="009C359A">
        <w:tc>
          <w:tcPr>
            <w:tcW w:w="1109" w:type="dxa"/>
          </w:tcPr>
          <w:p w14:paraId="1F72445F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A5206">
              <w:rPr>
                <w:rFonts w:ascii="Times New Roman" w:eastAsia="Times New Roman" w:hAnsi="Times New Roman" w:cs="Times New Roman"/>
                <w:sz w:val="22"/>
                <w:szCs w:val="22"/>
              </w:rPr>
              <w:t>FX02411</w:t>
            </w:r>
          </w:p>
        </w:tc>
        <w:tc>
          <w:tcPr>
            <w:tcW w:w="4765" w:type="dxa"/>
          </w:tcPr>
          <w:p w14:paraId="7DB5B657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cy-28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m2411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3F2132E6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NBRP</w:t>
            </w:r>
          </w:p>
        </w:tc>
        <w:tc>
          <w:tcPr>
            <w:tcW w:w="1123" w:type="dxa"/>
            <w:vAlign w:val="center"/>
          </w:tcPr>
          <w:p w14:paraId="77AA6ECD" w14:textId="77777777" w:rsidR="00FD61F4" w:rsidRPr="00464DB1" w:rsidRDefault="00FD61F4" w:rsidP="00FD61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  <w:tr w:rsidR="00FD61F4" w14:paraId="3ED7B9E6" w14:textId="77777777" w:rsidTr="009C359A">
        <w:tc>
          <w:tcPr>
            <w:tcW w:w="1109" w:type="dxa"/>
          </w:tcPr>
          <w:p w14:paraId="52EE82B1" w14:textId="77777777" w:rsidR="00FD61F4" w:rsidRPr="007F1B4D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0808</w:t>
            </w:r>
          </w:p>
        </w:tc>
        <w:tc>
          <w:tcPr>
            <w:tcW w:w="4765" w:type="dxa"/>
          </w:tcPr>
          <w:p w14:paraId="2318AA40" w14:textId="77777777" w:rsidR="00FD61F4" w:rsidRPr="007F1B4D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32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m6109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70" w:type="dxa"/>
          </w:tcPr>
          <w:p w14:paraId="04482CF3" w14:textId="77777777" w:rsidR="00FD61F4" w:rsidRPr="007F1B4D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NBRP</w:t>
            </w:r>
          </w:p>
        </w:tc>
        <w:tc>
          <w:tcPr>
            <w:tcW w:w="1123" w:type="dxa"/>
            <w:vAlign w:val="center"/>
          </w:tcPr>
          <w:p w14:paraId="5FF115A1" w14:textId="77777777" w:rsidR="00FD61F4" w:rsidRPr="00464DB1" w:rsidRDefault="00FD61F4" w:rsidP="00FD61F4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  <w:tr w:rsidR="00FD61F4" w14:paraId="502B474A" w14:textId="77777777" w:rsidTr="009C359A">
        <w:tc>
          <w:tcPr>
            <w:tcW w:w="1109" w:type="dxa"/>
            <w:tcBorders>
              <w:bottom w:val="single" w:sz="4" w:space="0" w:color="auto"/>
            </w:tcBorders>
          </w:tcPr>
          <w:p w14:paraId="7503826B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0712</w:t>
            </w:r>
          </w:p>
          <w:p w14:paraId="22AF4938" w14:textId="77777777" w:rsidR="00FD61F4" w:rsidRPr="007F1B4D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</w:tc>
        <w:tc>
          <w:tcPr>
            <w:tcW w:w="4765" w:type="dxa"/>
            <w:tcBorders>
              <w:bottom w:val="single" w:sz="4" w:space="0" w:color="auto"/>
            </w:tcBorders>
          </w:tcPr>
          <w:p w14:paraId="3998B70C" w14:textId="77777777" w:rsidR="00FD61F4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ins-26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tm1983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;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 xml:space="preserve"> ins-35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r w:rsidRPr="007F1B4D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ok3297</w:t>
            </w: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  <w:p w14:paraId="32B308B3" w14:textId="77777777" w:rsidR="00FD61F4" w:rsidRPr="007F1B4D" w:rsidRDefault="00FD61F4" w:rsidP="009C359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70" w:type="dxa"/>
            <w:tcBorders>
              <w:bottom w:val="single" w:sz="4" w:space="0" w:color="auto"/>
            </w:tcBorders>
          </w:tcPr>
          <w:p w14:paraId="19617D7E" w14:textId="77777777" w:rsidR="00FD61F4" w:rsidRPr="007F1B4D" w:rsidRDefault="00FD61F4" w:rsidP="009C359A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7F1B4D">
              <w:rPr>
                <w:rFonts w:ascii="Times New Roman" w:eastAsia="Times New Roman" w:hAnsi="Times New Roman" w:cs="Times New Roman"/>
                <w:sz w:val="22"/>
                <w:szCs w:val="22"/>
              </w:rPr>
              <w:t>PY10708, RB2412</w:t>
            </w:r>
          </w:p>
        </w:tc>
        <w:tc>
          <w:tcPr>
            <w:tcW w:w="1123" w:type="dxa"/>
            <w:tcBorders>
              <w:bottom w:val="single" w:sz="4" w:space="0" w:color="auto"/>
            </w:tcBorders>
          </w:tcPr>
          <w:p w14:paraId="4C1802AB" w14:textId="77777777" w:rsidR="00FD61F4" w:rsidRPr="00464DB1" w:rsidRDefault="00FD61F4" w:rsidP="009C359A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464DB1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4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D</w:t>
            </w:r>
          </w:p>
        </w:tc>
      </w:tr>
    </w:tbl>
    <w:p w14:paraId="4BCB86C2" w14:textId="0000CDE6" w:rsidR="006A174E" w:rsidRDefault="005E1F05" w:rsidP="0028073E">
      <w:pPr>
        <w:ind w:left="-9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1</w:t>
      </w:r>
      <w:r w:rsidR="006A174E">
        <w:rPr>
          <w:rFonts w:ascii="Times New Roman" w:hAnsi="Times New Roman" w:cs="Times New Roman"/>
        </w:rPr>
        <w:t xml:space="preserve">-1: </w:t>
      </w:r>
      <w:r>
        <w:rPr>
          <w:rFonts w:ascii="Times New Roman" w:hAnsi="Times New Roman" w:cs="Times New Roman"/>
        </w:rPr>
        <w:t xml:space="preserve">Figure 1 - figure supplement 1, </w:t>
      </w:r>
      <w:r w:rsidR="006A174E">
        <w:rPr>
          <w:rFonts w:ascii="Times New Roman" w:hAnsi="Times New Roman" w:cs="Times New Roman"/>
        </w:rPr>
        <w:t>S1-2: Figure 1 - figure supplement 2</w:t>
      </w:r>
    </w:p>
    <w:p w14:paraId="49962F8B" w14:textId="0544E754" w:rsidR="006A174E" w:rsidRDefault="005E1F05" w:rsidP="0028073E">
      <w:pPr>
        <w:ind w:left="-9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2</w:t>
      </w:r>
      <w:r w:rsidR="006A174E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Figure 2 – figure supplement 1</w:t>
      </w:r>
    </w:p>
    <w:p w14:paraId="7B69C4F3" w14:textId="0C86E0D9" w:rsidR="006A174E" w:rsidRDefault="005E1F05" w:rsidP="0028073E">
      <w:pPr>
        <w:ind w:left="-9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3</w:t>
      </w:r>
      <w:r w:rsidR="006A174E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Figure 3 – figure supplement 1</w:t>
      </w:r>
    </w:p>
    <w:p w14:paraId="0E0438AB" w14:textId="3C048A63" w:rsidR="005C2C70" w:rsidRDefault="005E1F05" w:rsidP="0028073E">
      <w:pPr>
        <w:ind w:left="-9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4</w:t>
      </w:r>
      <w:r w:rsidR="006A174E">
        <w:rPr>
          <w:rFonts w:ascii="Times New Roman" w:hAnsi="Times New Roman" w:cs="Times New Roman"/>
        </w:rPr>
        <w:t xml:space="preserve">-1: </w:t>
      </w:r>
      <w:r>
        <w:rPr>
          <w:rFonts w:ascii="Times New Roman" w:hAnsi="Times New Roman" w:cs="Times New Roman"/>
        </w:rPr>
        <w:t>Figure 4 – figure supplement 1</w:t>
      </w:r>
      <w:r w:rsidR="006A174E">
        <w:rPr>
          <w:rFonts w:ascii="Times New Roman" w:hAnsi="Times New Roman" w:cs="Times New Roman"/>
        </w:rPr>
        <w:t>, S4-2: Figure 4 – figure supplement 2</w:t>
      </w:r>
    </w:p>
    <w:p w14:paraId="52FEBA82" w14:textId="16A5149B" w:rsidR="005C2C70" w:rsidRDefault="005C2C70" w:rsidP="005C2C70">
      <w:pPr>
        <w:rPr>
          <w:rFonts w:ascii="Times New Roman" w:hAnsi="Times New Roman" w:cs="Times New Roman"/>
        </w:rPr>
      </w:pPr>
    </w:p>
    <w:p w14:paraId="544F11B3" w14:textId="77777777" w:rsidR="005F6F22" w:rsidRDefault="005F6F22" w:rsidP="005C2C70">
      <w:pPr>
        <w:rPr>
          <w:rFonts w:ascii="Times New Roman" w:hAnsi="Times New Roman" w:cs="Times New Roman"/>
        </w:rPr>
      </w:pPr>
    </w:p>
    <w:p w14:paraId="7866D5F8" w14:textId="1C2B720C" w:rsidR="005F6F22" w:rsidRDefault="005F6F2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9C30003" w14:textId="4C959388" w:rsidR="005F6F22" w:rsidRPr="005F6F22" w:rsidRDefault="005F6F22" w:rsidP="005C2C70">
      <w:pPr>
        <w:rPr>
          <w:rFonts w:ascii="Times New Roman" w:hAnsi="Times New Roman" w:cs="Times New Roman"/>
          <w:b/>
        </w:rPr>
      </w:pPr>
      <w:r w:rsidRPr="005F6F22">
        <w:rPr>
          <w:rFonts w:ascii="Times New Roman" w:hAnsi="Times New Roman" w:cs="Times New Roman"/>
          <w:b/>
        </w:rPr>
        <w:lastRenderedPageBreak/>
        <w:t>REFERENCES</w:t>
      </w:r>
    </w:p>
    <w:p w14:paraId="58E46222" w14:textId="77777777" w:rsidR="005F6F22" w:rsidRDefault="005F6F22" w:rsidP="005C2C70">
      <w:pPr>
        <w:rPr>
          <w:rFonts w:ascii="Times New Roman" w:hAnsi="Times New Roman" w:cs="Times New Roman"/>
        </w:rPr>
      </w:pPr>
    </w:p>
    <w:p w14:paraId="190BF52B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 xml:space="preserve">Cho, C.E., Brueggemann, C., L'Etoile, N.D., and Bargmann, C.I. (2016). Parallel encoding of sensory history and behavioral preference during </w:t>
      </w:r>
      <w:r w:rsidRPr="00D56AF3">
        <w:rPr>
          <w:rFonts w:ascii="Times New Roman" w:hAnsi="Times New Roman" w:cs="Times New Roman"/>
          <w:i/>
          <w:noProof/>
        </w:rPr>
        <w:t xml:space="preserve">Caenorhabditis elegans </w:t>
      </w:r>
      <w:r w:rsidRPr="00D56AF3">
        <w:rPr>
          <w:rFonts w:ascii="Times New Roman" w:hAnsi="Times New Roman" w:cs="Times New Roman"/>
          <w:noProof/>
        </w:rPr>
        <w:t xml:space="preserve">olfactory learning. </w:t>
      </w:r>
      <w:r>
        <w:rPr>
          <w:rFonts w:ascii="Times New Roman" w:hAnsi="Times New Roman" w:cs="Times New Roman"/>
          <w:noProof/>
        </w:rPr>
        <w:t>eL</w:t>
      </w:r>
      <w:r w:rsidRPr="00D56AF3">
        <w:rPr>
          <w:rFonts w:ascii="Times New Roman" w:hAnsi="Times New Roman" w:cs="Times New Roman"/>
          <w:noProof/>
        </w:rPr>
        <w:t>ife</w:t>
      </w:r>
      <w:r w:rsidRPr="00D56AF3">
        <w:rPr>
          <w:rFonts w:ascii="Times New Roman" w:hAnsi="Times New Roman" w:cs="Times New Roman"/>
          <w:i/>
          <w:noProof/>
        </w:rPr>
        <w:t xml:space="preserve"> 5</w:t>
      </w:r>
      <w:r w:rsidRPr="00D56AF3">
        <w:rPr>
          <w:rFonts w:ascii="Times New Roman" w:hAnsi="Times New Roman" w:cs="Times New Roman"/>
          <w:noProof/>
        </w:rPr>
        <w:t>, e14000.</w:t>
      </w:r>
    </w:p>
    <w:p w14:paraId="5FC80559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>Gordus, A., Pokala, N., Levy, S., Flavell, S.W., and Bargmann, C.I. (2015). Feedback from net</w:t>
      </w:r>
      <w:bookmarkStart w:id="0" w:name="_GoBack"/>
      <w:bookmarkEnd w:id="0"/>
      <w:r w:rsidRPr="00D56AF3">
        <w:rPr>
          <w:rFonts w:ascii="Times New Roman" w:hAnsi="Times New Roman" w:cs="Times New Roman"/>
          <w:noProof/>
        </w:rPr>
        <w:t>work states generates variability in a probabilistic olfactory circuit. Cell</w:t>
      </w:r>
      <w:r w:rsidRPr="00D56AF3">
        <w:rPr>
          <w:rFonts w:ascii="Times New Roman" w:hAnsi="Times New Roman" w:cs="Times New Roman"/>
          <w:i/>
          <w:noProof/>
        </w:rPr>
        <w:t xml:space="preserve"> 161</w:t>
      </w:r>
      <w:r w:rsidRPr="00D56AF3">
        <w:rPr>
          <w:rFonts w:ascii="Times New Roman" w:hAnsi="Times New Roman" w:cs="Times New Roman"/>
          <w:noProof/>
        </w:rPr>
        <w:t>, 215-227.</w:t>
      </w:r>
    </w:p>
    <w:p w14:paraId="1205EBDE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>Hawk, J.D., Calvo, A.C., Liu, P., Almoril-Porras, A., Aljobeh, A., Torruella-Suarez, M.L., Ren, I., Cook, N., Greenwood, J., Luo, L.</w:t>
      </w:r>
      <w:r w:rsidRPr="00D56AF3">
        <w:rPr>
          <w:rFonts w:ascii="Times New Roman" w:hAnsi="Times New Roman" w:cs="Times New Roman"/>
          <w:i/>
          <w:noProof/>
        </w:rPr>
        <w:t>, et al.</w:t>
      </w:r>
      <w:r w:rsidRPr="00D56AF3">
        <w:rPr>
          <w:rFonts w:ascii="Times New Roman" w:hAnsi="Times New Roman" w:cs="Times New Roman"/>
          <w:noProof/>
        </w:rPr>
        <w:t xml:space="preserve"> (2018). Integration of plasticity mechanisms within a single sensory neuron of </w:t>
      </w:r>
      <w:r w:rsidRPr="00D56AF3">
        <w:rPr>
          <w:rFonts w:ascii="Times New Roman" w:hAnsi="Times New Roman" w:cs="Times New Roman"/>
          <w:i/>
          <w:noProof/>
        </w:rPr>
        <w:t>C. elegans</w:t>
      </w:r>
      <w:r w:rsidRPr="00D56AF3">
        <w:rPr>
          <w:rFonts w:ascii="Times New Roman" w:hAnsi="Times New Roman" w:cs="Times New Roman"/>
          <w:noProof/>
        </w:rPr>
        <w:t xml:space="preserve"> actuates a memory. Neuron</w:t>
      </w:r>
      <w:r w:rsidRPr="00D56AF3">
        <w:rPr>
          <w:rFonts w:ascii="Times New Roman" w:hAnsi="Times New Roman" w:cs="Times New Roman"/>
          <w:i/>
          <w:noProof/>
        </w:rPr>
        <w:t xml:space="preserve"> 97</w:t>
      </w:r>
      <w:r w:rsidRPr="00D56AF3">
        <w:rPr>
          <w:rFonts w:ascii="Times New Roman" w:hAnsi="Times New Roman" w:cs="Times New Roman"/>
          <w:noProof/>
        </w:rPr>
        <w:t xml:space="preserve">, 356-367 </w:t>
      </w:r>
    </w:p>
    <w:p w14:paraId="27BC182B" w14:textId="77777777" w:rsidR="005F6F22" w:rsidRPr="00235CBD" w:rsidRDefault="005F6F22" w:rsidP="005F6F2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35CBD">
        <w:rPr>
          <w:rFonts w:ascii="Times New Roman" w:hAnsi="Times New Roman" w:cs="Times New Roman"/>
          <w:noProof/>
        </w:rPr>
        <w:t xml:space="preserve">Larsch, J., Flavell, S.W., Liu, Q., Gordus, A., Albrecht, D.R., and Bargmann, C.I. (2015). A circuit for gradient climbing in </w:t>
      </w:r>
      <w:r w:rsidRPr="00235CBD">
        <w:rPr>
          <w:rFonts w:ascii="Times New Roman" w:hAnsi="Times New Roman" w:cs="Times New Roman"/>
          <w:i/>
          <w:noProof/>
        </w:rPr>
        <w:t xml:space="preserve">C. elegans </w:t>
      </w:r>
      <w:r w:rsidRPr="00235CBD">
        <w:rPr>
          <w:rFonts w:ascii="Times New Roman" w:hAnsi="Times New Roman" w:cs="Times New Roman"/>
          <w:noProof/>
        </w:rPr>
        <w:t>chemotaxis. Cell Rep</w:t>
      </w:r>
      <w:r w:rsidRPr="00235CBD">
        <w:rPr>
          <w:rFonts w:ascii="Times New Roman" w:hAnsi="Times New Roman" w:cs="Times New Roman"/>
          <w:i/>
          <w:noProof/>
        </w:rPr>
        <w:t xml:space="preserve"> 12</w:t>
      </w:r>
      <w:r w:rsidRPr="00235CBD">
        <w:rPr>
          <w:rFonts w:ascii="Times New Roman" w:hAnsi="Times New Roman" w:cs="Times New Roman"/>
          <w:noProof/>
        </w:rPr>
        <w:t>, 1748-1760.</w:t>
      </w:r>
    </w:p>
    <w:p w14:paraId="7FCF4067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>Lopez-Cruz, A., Sordillo, A., Pokala, N., Liu, Q., McGrath, P.T., and Bargmann, C.I. (2019). Parallel multimodal circuits control an innate foraging behavior. Neuron</w:t>
      </w:r>
      <w:r w:rsidRPr="00D56AF3">
        <w:rPr>
          <w:rFonts w:ascii="Times New Roman" w:hAnsi="Times New Roman" w:cs="Times New Roman"/>
          <w:i/>
          <w:noProof/>
        </w:rPr>
        <w:t xml:space="preserve"> 102</w:t>
      </w:r>
      <w:r w:rsidRPr="00D56AF3">
        <w:rPr>
          <w:rFonts w:ascii="Times New Roman" w:hAnsi="Times New Roman" w:cs="Times New Roman"/>
          <w:noProof/>
        </w:rPr>
        <w:t xml:space="preserve">, 407-419 </w:t>
      </w:r>
    </w:p>
    <w:p w14:paraId="49A4303B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>Pierce, S.B., Costa, M., Wisotzkey, R., Devadhar, S., Homburger, S.A., Buchman, A.R., Ferguson, K.C., Heller, J., Platt, D.M., Pasquinelli, A.A.</w:t>
      </w:r>
      <w:r w:rsidRPr="00D56AF3">
        <w:rPr>
          <w:rFonts w:ascii="Times New Roman" w:hAnsi="Times New Roman" w:cs="Times New Roman"/>
          <w:i/>
          <w:noProof/>
        </w:rPr>
        <w:t>, et al.</w:t>
      </w:r>
      <w:r w:rsidRPr="00D56AF3">
        <w:rPr>
          <w:rFonts w:ascii="Times New Roman" w:hAnsi="Times New Roman" w:cs="Times New Roman"/>
          <w:noProof/>
        </w:rPr>
        <w:t xml:space="preserve"> (2001). Regulation of DAF-2 receptor signaling by human insulin and </w:t>
      </w:r>
      <w:r w:rsidRPr="00D56AF3">
        <w:rPr>
          <w:rFonts w:ascii="Times New Roman" w:hAnsi="Times New Roman" w:cs="Times New Roman"/>
          <w:i/>
          <w:noProof/>
        </w:rPr>
        <w:t>ins-1</w:t>
      </w:r>
      <w:r w:rsidRPr="00D56AF3">
        <w:rPr>
          <w:rFonts w:ascii="Times New Roman" w:hAnsi="Times New Roman" w:cs="Times New Roman"/>
          <w:noProof/>
        </w:rPr>
        <w:t xml:space="preserve">, a member of the unusually large and diverse </w:t>
      </w:r>
      <w:r w:rsidRPr="00D56AF3">
        <w:rPr>
          <w:rFonts w:ascii="Times New Roman" w:hAnsi="Times New Roman" w:cs="Times New Roman"/>
          <w:i/>
          <w:noProof/>
        </w:rPr>
        <w:t>C. elegans</w:t>
      </w:r>
      <w:r w:rsidRPr="00D56AF3">
        <w:rPr>
          <w:rFonts w:ascii="Times New Roman" w:hAnsi="Times New Roman" w:cs="Times New Roman"/>
          <w:noProof/>
        </w:rPr>
        <w:t xml:space="preserve"> insulin gene family. Genes Dev.</w:t>
      </w:r>
      <w:r w:rsidRPr="00D56AF3">
        <w:rPr>
          <w:rFonts w:ascii="Times New Roman" w:hAnsi="Times New Roman" w:cs="Times New Roman"/>
          <w:i/>
          <w:noProof/>
        </w:rPr>
        <w:t xml:space="preserve"> 15</w:t>
      </w:r>
      <w:r w:rsidRPr="00D56AF3">
        <w:rPr>
          <w:rFonts w:ascii="Times New Roman" w:hAnsi="Times New Roman" w:cs="Times New Roman"/>
          <w:noProof/>
        </w:rPr>
        <w:t>, 672-686.</w:t>
      </w:r>
    </w:p>
    <w:p w14:paraId="5528E096" w14:textId="77777777" w:rsidR="005F6F22" w:rsidRPr="00D56AF3" w:rsidRDefault="005F6F22" w:rsidP="005F6F22">
      <w:pPr>
        <w:pStyle w:val="EndNoteBibliography"/>
        <w:ind w:left="630" w:hanging="630"/>
        <w:rPr>
          <w:rFonts w:ascii="Times New Roman" w:hAnsi="Times New Roman" w:cs="Times New Roman"/>
          <w:noProof/>
        </w:rPr>
      </w:pPr>
      <w:r w:rsidRPr="00D56AF3">
        <w:rPr>
          <w:rFonts w:ascii="Times New Roman" w:hAnsi="Times New Roman" w:cs="Times New Roman"/>
          <w:noProof/>
        </w:rPr>
        <w:t>Ruijtenberg, S., and van den Heuvel, S. (2015). G1/S inhibitors and the SWI/SNF complex control cell-cycle exit during muscle differentiation. Cell</w:t>
      </w:r>
      <w:r w:rsidRPr="00D56AF3">
        <w:rPr>
          <w:rFonts w:ascii="Times New Roman" w:hAnsi="Times New Roman" w:cs="Times New Roman"/>
          <w:i/>
          <w:noProof/>
        </w:rPr>
        <w:t xml:space="preserve"> 162</w:t>
      </w:r>
      <w:r w:rsidRPr="00D56AF3">
        <w:rPr>
          <w:rFonts w:ascii="Times New Roman" w:hAnsi="Times New Roman" w:cs="Times New Roman"/>
          <w:noProof/>
        </w:rPr>
        <w:t>, 300-313.</w:t>
      </w:r>
    </w:p>
    <w:p w14:paraId="5E8EA1AE" w14:textId="77777777" w:rsidR="005F6F22" w:rsidRPr="00235CBD" w:rsidRDefault="005F6F22" w:rsidP="005F6F2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35CBD">
        <w:rPr>
          <w:rFonts w:ascii="Times New Roman" w:hAnsi="Times New Roman" w:cs="Times New Roman"/>
          <w:noProof/>
        </w:rPr>
        <w:t xml:space="preserve">Tenen, C.C., and Greenwald, I. (2019). Cell non-autonomous function of </w:t>
      </w:r>
      <w:r w:rsidRPr="00235CBD">
        <w:rPr>
          <w:rFonts w:ascii="Times New Roman" w:hAnsi="Times New Roman" w:cs="Times New Roman"/>
          <w:i/>
          <w:noProof/>
        </w:rPr>
        <w:t>daf-18</w:t>
      </w:r>
      <w:r w:rsidRPr="00235CBD">
        <w:rPr>
          <w:rFonts w:ascii="Times New Roman" w:hAnsi="Times New Roman" w:cs="Times New Roman"/>
          <w:noProof/>
        </w:rPr>
        <w:t xml:space="preserve">/PTEN in the somatic gonad coordinates somatic gonad and germline development in </w:t>
      </w:r>
      <w:r w:rsidRPr="00235CBD">
        <w:rPr>
          <w:rFonts w:ascii="Times New Roman" w:hAnsi="Times New Roman" w:cs="Times New Roman"/>
          <w:i/>
          <w:noProof/>
        </w:rPr>
        <w:t>C. elegans</w:t>
      </w:r>
      <w:r w:rsidRPr="00235CBD">
        <w:rPr>
          <w:rFonts w:ascii="Times New Roman" w:hAnsi="Times New Roman" w:cs="Times New Roman"/>
          <w:noProof/>
        </w:rPr>
        <w:t xml:space="preserve"> dauer larvae. Curr Biol</w:t>
      </w:r>
      <w:r w:rsidRPr="00235CBD">
        <w:rPr>
          <w:rFonts w:ascii="Times New Roman" w:hAnsi="Times New Roman" w:cs="Times New Roman"/>
          <w:i/>
          <w:noProof/>
        </w:rPr>
        <w:t xml:space="preserve"> 29</w:t>
      </w:r>
      <w:r w:rsidRPr="00235CBD">
        <w:rPr>
          <w:rFonts w:ascii="Times New Roman" w:hAnsi="Times New Roman" w:cs="Times New Roman"/>
          <w:noProof/>
        </w:rPr>
        <w:t>, 1064-1072.</w:t>
      </w:r>
    </w:p>
    <w:p w14:paraId="2149B8CD" w14:textId="77777777" w:rsidR="005F6F22" w:rsidRDefault="005F6F22" w:rsidP="005C2C70">
      <w:pPr>
        <w:rPr>
          <w:rFonts w:ascii="Times New Roman" w:hAnsi="Times New Roman" w:cs="Times New Roman"/>
        </w:rPr>
      </w:pPr>
    </w:p>
    <w:sectPr w:rsidR="005F6F22" w:rsidSect="00A73785">
      <w:headerReference w:type="even" r:id="rId9"/>
      <w:footerReference w:type="even" r:id="rId10"/>
      <w:footerReference w:type="default" r:id="rId11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09C49A" w14:textId="77777777" w:rsidR="00131C62" w:rsidRDefault="00131C62">
      <w:r>
        <w:separator/>
      </w:r>
    </w:p>
  </w:endnote>
  <w:endnote w:type="continuationSeparator" w:id="0">
    <w:p w14:paraId="0A4F3E82" w14:textId="77777777" w:rsidR="00131C62" w:rsidRDefault="00131C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algun Gothic">
    <w:altName w:val="맑은 고딕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0BA2F5" w14:textId="77777777" w:rsidR="009A7C10" w:rsidRDefault="009A7C10" w:rsidP="007A187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577483B" w14:textId="77777777" w:rsidR="009A7C10" w:rsidRDefault="009A7C1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8DCEFB" w14:textId="77777777" w:rsidR="009A7C10" w:rsidRPr="007046FD" w:rsidRDefault="009A7C10" w:rsidP="007A1875">
    <w:pPr>
      <w:pStyle w:val="Footer"/>
      <w:framePr w:wrap="around" w:vAnchor="text" w:hAnchor="margin" w:xAlign="center" w:y="1"/>
      <w:rPr>
        <w:rStyle w:val="PageNumber"/>
        <w:rFonts w:ascii="Times New Roman" w:hAnsi="Times New Roman" w:cs="Times New Roman"/>
      </w:rPr>
    </w:pPr>
    <w:r w:rsidRPr="007046FD">
      <w:rPr>
        <w:rStyle w:val="PageNumber"/>
        <w:rFonts w:ascii="Times New Roman" w:hAnsi="Times New Roman" w:cs="Times New Roman"/>
      </w:rPr>
      <w:fldChar w:fldCharType="begin"/>
    </w:r>
    <w:r w:rsidRPr="007046FD">
      <w:rPr>
        <w:rStyle w:val="PageNumber"/>
        <w:rFonts w:ascii="Times New Roman" w:hAnsi="Times New Roman" w:cs="Times New Roman"/>
      </w:rPr>
      <w:instrText xml:space="preserve">PAGE  </w:instrText>
    </w:r>
    <w:r w:rsidRPr="007046FD">
      <w:rPr>
        <w:rStyle w:val="PageNumber"/>
        <w:rFonts w:ascii="Times New Roman" w:hAnsi="Times New Roman" w:cs="Times New Roman"/>
      </w:rPr>
      <w:fldChar w:fldCharType="separate"/>
    </w:r>
    <w:r w:rsidR="005F6F22">
      <w:rPr>
        <w:rStyle w:val="PageNumber"/>
        <w:rFonts w:ascii="Times New Roman" w:hAnsi="Times New Roman" w:cs="Times New Roman"/>
        <w:noProof/>
      </w:rPr>
      <w:t>4</w:t>
    </w:r>
    <w:r w:rsidRPr="007046FD">
      <w:rPr>
        <w:rStyle w:val="PageNumber"/>
        <w:rFonts w:ascii="Times New Roman" w:hAnsi="Times New Roman" w:cs="Times New Roman"/>
      </w:rPr>
      <w:fldChar w:fldCharType="end"/>
    </w:r>
  </w:p>
  <w:p w14:paraId="794A5423" w14:textId="77777777" w:rsidR="009A7C10" w:rsidRDefault="009A7C1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5A8370" w14:textId="77777777" w:rsidR="00131C62" w:rsidRDefault="00131C62">
      <w:r>
        <w:separator/>
      </w:r>
    </w:p>
  </w:footnote>
  <w:footnote w:type="continuationSeparator" w:id="0">
    <w:p w14:paraId="09239F77" w14:textId="77777777" w:rsidR="00131C62" w:rsidRDefault="00131C6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763D8D" w14:textId="77777777" w:rsidR="009A7C10" w:rsidRDefault="005F6F22">
    <w:pPr>
      <w:pStyle w:val="Header"/>
    </w:pPr>
    <w:sdt>
      <w:sdtPr>
        <w:id w:val="171999623"/>
        <w:temporary/>
        <w:showingPlcHdr/>
      </w:sdtPr>
      <w:sdtEndPr/>
      <w:sdtContent>
        <w:r w:rsidR="009A7C10">
          <w:t>[Type text]</w:t>
        </w:r>
      </w:sdtContent>
    </w:sdt>
    <w:r w:rsidR="009A7C10">
      <w:ptab w:relativeTo="margin" w:alignment="center" w:leader="none"/>
    </w:r>
    <w:sdt>
      <w:sdtPr>
        <w:id w:val="171999624"/>
        <w:temporary/>
        <w:showingPlcHdr/>
      </w:sdtPr>
      <w:sdtEndPr/>
      <w:sdtContent>
        <w:r w:rsidR="009A7C10">
          <w:t>[Type text]</w:t>
        </w:r>
      </w:sdtContent>
    </w:sdt>
    <w:r w:rsidR="009A7C10">
      <w:ptab w:relativeTo="margin" w:alignment="right" w:leader="none"/>
    </w:r>
    <w:sdt>
      <w:sdtPr>
        <w:id w:val="171999625"/>
        <w:temporary/>
        <w:showingPlcHdr/>
      </w:sdtPr>
      <w:sdtEndPr/>
      <w:sdtContent>
        <w:r w:rsidR="009A7C10">
          <w:t>[Type text]</w:t>
        </w:r>
      </w:sdtContent>
    </w:sdt>
  </w:p>
  <w:p w14:paraId="4A242722" w14:textId="77777777" w:rsidR="009A7C10" w:rsidRDefault="009A7C1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DB041D"/>
    <w:multiLevelType w:val="multilevel"/>
    <w:tmpl w:val="FC8E71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34A677A7"/>
    <w:multiLevelType w:val="multilevel"/>
    <w:tmpl w:val="0D6401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embedSystemFonts/>
  <w:bordersDoNotSurroundHeader/>
  <w:bordersDoNotSurroundFooter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2taptduvfv9xepaezxsdvj2w9af0fas2xx&quot;&gt;corirefs-Converted-01_2014&lt;record-ids&gt;&lt;item&gt;1507&lt;/item&gt;&lt;item&gt;8561&lt;/item&gt;&lt;item&gt;8693&lt;/item&gt;&lt;item&gt;9032&lt;/item&gt;&lt;item&gt;9585&lt;/item&gt;&lt;item&gt;10435&lt;/item&gt;&lt;item&gt;10437&lt;/item&gt;&lt;item&gt;10610&lt;/item&gt;&lt;item&gt;10612&lt;/item&gt;&lt;/record-ids&gt;&lt;/item&gt;&lt;/Libraries&gt;"/>
  </w:docVars>
  <w:rsids>
    <w:rsidRoot w:val="005C2C70"/>
    <w:rsid w:val="0000184C"/>
    <w:rsid w:val="00046D68"/>
    <w:rsid w:val="00090556"/>
    <w:rsid w:val="000A127D"/>
    <w:rsid w:val="000A6CCB"/>
    <w:rsid w:val="000C79E3"/>
    <w:rsid w:val="0010135C"/>
    <w:rsid w:val="00107397"/>
    <w:rsid w:val="00125755"/>
    <w:rsid w:val="00131C62"/>
    <w:rsid w:val="00134678"/>
    <w:rsid w:val="00151582"/>
    <w:rsid w:val="0018728D"/>
    <w:rsid w:val="001B287E"/>
    <w:rsid w:val="001C4CA4"/>
    <w:rsid w:val="001E1E07"/>
    <w:rsid w:val="001F65E0"/>
    <w:rsid w:val="00235CBD"/>
    <w:rsid w:val="00236627"/>
    <w:rsid w:val="00264652"/>
    <w:rsid w:val="00270936"/>
    <w:rsid w:val="00270A61"/>
    <w:rsid w:val="0028073E"/>
    <w:rsid w:val="002F47E0"/>
    <w:rsid w:val="00314780"/>
    <w:rsid w:val="0039316C"/>
    <w:rsid w:val="003A7AA9"/>
    <w:rsid w:val="003B72D0"/>
    <w:rsid w:val="00403083"/>
    <w:rsid w:val="00412AD6"/>
    <w:rsid w:val="00460EFA"/>
    <w:rsid w:val="00484AD4"/>
    <w:rsid w:val="00485777"/>
    <w:rsid w:val="0049096B"/>
    <w:rsid w:val="004B4148"/>
    <w:rsid w:val="004C3B1E"/>
    <w:rsid w:val="004F2FD4"/>
    <w:rsid w:val="00505BD9"/>
    <w:rsid w:val="00510D1B"/>
    <w:rsid w:val="00533DE0"/>
    <w:rsid w:val="0057087F"/>
    <w:rsid w:val="00583CD0"/>
    <w:rsid w:val="00584697"/>
    <w:rsid w:val="005C2171"/>
    <w:rsid w:val="005C2C70"/>
    <w:rsid w:val="005E1F05"/>
    <w:rsid w:val="005F6F22"/>
    <w:rsid w:val="0069636A"/>
    <w:rsid w:val="006A174E"/>
    <w:rsid w:val="006B7B09"/>
    <w:rsid w:val="006D2826"/>
    <w:rsid w:val="00703EBD"/>
    <w:rsid w:val="00731487"/>
    <w:rsid w:val="00751B4B"/>
    <w:rsid w:val="00757E54"/>
    <w:rsid w:val="007977E4"/>
    <w:rsid w:val="007A1875"/>
    <w:rsid w:val="007F5314"/>
    <w:rsid w:val="00847514"/>
    <w:rsid w:val="0085277D"/>
    <w:rsid w:val="00866138"/>
    <w:rsid w:val="008864F8"/>
    <w:rsid w:val="008D6DA0"/>
    <w:rsid w:val="009064E4"/>
    <w:rsid w:val="00910FDA"/>
    <w:rsid w:val="00957B94"/>
    <w:rsid w:val="009A732C"/>
    <w:rsid w:val="009A7C10"/>
    <w:rsid w:val="009C359A"/>
    <w:rsid w:val="009D42B4"/>
    <w:rsid w:val="009F01D5"/>
    <w:rsid w:val="00A73785"/>
    <w:rsid w:val="00A74F0E"/>
    <w:rsid w:val="00A83912"/>
    <w:rsid w:val="00AD4B4C"/>
    <w:rsid w:val="00B008AA"/>
    <w:rsid w:val="00B25EF6"/>
    <w:rsid w:val="00B2641E"/>
    <w:rsid w:val="00B432D2"/>
    <w:rsid w:val="00B82889"/>
    <w:rsid w:val="00B9029E"/>
    <w:rsid w:val="00BF261F"/>
    <w:rsid w:val="00C31A2D"/>
    <w:rsid w:val="00C620EF"/>
    <w:rsid w:val="00CB7D4A"/>
    <w:rsid w:val="00D00653"/>
    <w:rsid w:val="00D101B4"/>
    <w:rsid w:val="00D57A18"/>
    <w:rsid w:val="00D72F87"/>
    <w:rsid w:val="00DA45BD"/>
    <w:rsid w:val="00DC3E8E"/>
    <w:rsid w:val="00E37004"/>
    <w:rsid w:val="00E53F13"/>
    <w:rsid w:val="00E85B95"/>
    <w:rsid w:val="00EA480A"/>
    <w:rsid w:val="00EE47F5"/>
    <w:rsid w:val="00EF12A2"/>
    <w:rsid w:val="00EF2053"/>
    <w:rsid w:val="00F27A40"/>
    <w:rsid w:val="00F425D6"/>
    <w:rsid w:val="00F55F81"/>
    <w:rsid w:val="00F90983"/>
    <w:rsid w:val="00FB0E32"/>
    <w:rsid w:val="00FD61F4"/>
    <w:rsid w:val="00FE5F4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22B0F08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2C7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C2C7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2C7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5C2C70"/>
  </w:style>
  <w:style w:type="paragraph" w:styleId="Header">
    <w:name w:val="header"/>
    <w:basedOn w:val="Normal"/>
    <w:link w:val="HeaderChar"/>
    <w:uiPriority w:val="99"/>
    <w:unhideWhenUsed/>
    <w:rsid w:val="005C2C7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2C70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C2C7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2C7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2C7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2C7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2C70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2C7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2C70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5C2C70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C2C70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5C2C70"/>
    <w:rPr>
      <w:i/>
      <w:iCs/>
    </w:rPr>
  </w:style>
  <w:style w:type="paragraph" w:styleId="Revision">
    <w:name w:val="Revision"/>
    <w:hidden/>
    <w:uiPriority w:val="99"/>
    <w:semiHidden/>
    <w:rsid w:val="005C2C70"/>
    <w:rPr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C2C70"/>
    <w:rPr>
      <w:rFonts w:ascii="Times New Roman" w:hAnsi="Times New Roman" w:cs="Times New Roman"/>
    </w:rPr>
  </w:style>
  <w:style w:type="character" w:customStyle="1" w:styleId="normaltextrun">
    <w:name w:val="normaltextrun"/>
    <w:basedOn w:val="DefaultParagraphFont"/>
    <w:rsid w:val="005C2C70"/>
  </w:style>
  <w:style w:type="character" w:styleId="Strong">
    <w:name w:val="Strong"/>
    <w:basedOn w:val="DefaultParagraphFont"/>
    <w:uiPriority w:val="22"/>
    <w:qFormat/>
    <w:rsid w:val="005C2C70"/>
    <w:rPr>
      <w:b/>
      <w:bCs/>
    </w:rPr>
  </w:style>
  <w:style w:type="character" w:customStyle="1" w:styleId="docsum-pmid">
    <w:name w:val="docsum-pmid"/>
    <w:basedOn w:val="DefaultParagraphFont"/>
    <w:rsid w:val="005C2C70"/>
  </w:style>
  <w:style w:type="paragraph" w:customStyle="1" w:styleId="EndNoteBibliographyTitle">
    <w:name w:val="EndNote Bibliography Title"/>
    <w:basedOn w:val="Normal"/>
    <w:rsid w:val="00533D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533DE0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2C7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C2C7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2C7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5C2C70"/>
  </w:style>
  <w:style w:type="paragraph" w:styleId="Header">
    <w:name w:val="header"/>
    <w:basedOn w:val="Normal"/>
    <w:link w:val="HeaderChar"/>
    <w:uiPriority w:val="99"/>
    <w:unhideWhenUsed/>
    <w:rsid w:val="005C2C7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2C70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C2C7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2C7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2C7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2C7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2C70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2C7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2C70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5C2C70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C2C70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5C2C70"/>
    <w:rPr>
      <w:i/>
      <w:iCs/>
    </w:rPr>
  </w:style>
  <w:style w:type="paragraph" w:styleId="Revision">
    <w:name w:val="Revision"/>
    <w:hidden/>
    <w:uiPriority w:val="99"/>
    <w:semiHidden/>
    <w:rsid w:val="005C2C70"/>
    <w:rPr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C2C70"/>
    <w:rPr>
      <w:rFonts w:ascii="Times New Roman" w:hAnsi="Times New Roman" w:cs="Times New Roman"/>
    </w:rPr>
  </w:style>
  <w:style w:type="character" w:customStyle="1" w:styleId="normaltextrun">
    <w:name w:val="normaltextrun"/>
    <w:basedOn w:val="DefaultParagraphFont"/>
    <w:rsid w:val="005C2C70"/>
  </w:style>
  <w:style w:type="character" w:styleId="Strong">
    <w:name w:val="Strong"/>
    <w:basedOn w:val="DefaultParagraphFont"/>
    <w:uiPriority w:val="22"/>
    <w:qFormat/>
    <w:rsid w:val="005C2C70"/>
    <w:rPr>
      <w:b/>
      <w:bCs/>
    </w:rPr>
  </w:style>
  <w:style w:type="character" w:customStyle="1" w:styleId="docsum-pmid">
    <w:name w:val="docsum-pmid"/>
    <w:basedOn w:val="DefaultParagraphFont"/>
    <w:rsid w:val="005C2C70"/>
  </w:style>
  <w:style w:type="paragraph" w:customStyle="1" w:styleId="EndNoteBibliographyTitle">
    <w:name w:val="EndNote Bibliography Title"/>
    <w:basedOn w:val="Normal"/>
    <w:rsid w:val="00533D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533DE0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9DF701-68CD-524A-B012-0B735D6E59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3723</Words>
  <Characters>21225</Characters>
  <Application>Microsoft Macintosh Word</Application>
  <DocSecurity>0</DocSecurity>
  <Lines>176</Lines>
  <Paragraphs>4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Brandeis University</Company>
  <LinksUpToDate>false</LinksUpToDate>
  <CharactersWithSpaces>248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ali Sengupta</dc:creator>
  <cp:keywords/>
  <dc:description/>
  <cp:lastModifiedBy>Piali Sengupta</cp:lastModifiedBy>
  <cp:revision>6</cp:revision>
  <cp:lastPrinted>2020-10-27T06:30:00Z</cp:lastPrinted>
  <dcterms:created xsi:type="dcterms:W3CDTF">2020-10-27T14:29:00Z</dcterms:created>
  <dcterms:modified xsi:type="dcterms:W3CDTF">2020-10-27T22:37:00Z</dcterms:modified>
</cp:coreProperties>
</file>